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77777777" w:rsidR="00706B8D" w:rsidRPr="009C7866" w:rsidRDefault="00C0664E">
      <w:pPr>
        <w:pStyle w:val="FirstParagraph"/>
      </w:pPr>
      <w:r w:rsidRPr="009C7866">
        <w:rPr>
          <w:b/>
        </w:rPr>
        <w:t>The Probability of Fusions Joining Sex Chromosomes and Autosomes</w:t>
      </w:r>
    </w:p>
    <w:p w14:paraId="0C270C89" w14:textId="6F77CCD6" w:rsidR="00706B8D" w:rsidRPr="009C7866" w:rsidRDefault="00C0664E">
      <w:pPr>
        <w:pStyle w:val="BodyText"/>
      </w:pPr>
      <w:r w:rsidRPr="009C7866">
        <w:t>Nathan W. Anderson</w:t>
      </w:r>
      <w:r w:rsidR="00E12F90">
        <w:t xml:space="preserve">, Carl E. </w:t>
      </w:r>
      <w:proofErr w:type="spellStart"/>
      <w:r w:rsidR="00E12F90">
        <w:t>Hjelmen</w:t>
      </w:r>
      <w:proofErr w:type="spellEnd"/>
      <w:r w:rsidR="00E12F90">
        <w:t xml:space="preserve">, </w:t>
      </w:r>
      <w:r w:rsidRPr="009C7866">
        <w:t>and Heath Blackmon</w:t>
      </w:r>
    </w:p>
    <w:p w14:paraId="5118948C" w14:textId="77777777" w:rsidR="00706B8D" w:rsidRPr="009C7866" w:rsidRDefault="00C0664E">
      <w:pPr>
        <w:pStyle w:val="BodyText"/>
      </w:pPr>
      <w:r w:rsidRPr="009C7866">
        <w:t>Department of Biology; Texas A&amp;M University; College Station, TX 77843, USA</w:t>
      </w:r>
    </w:p>
    <w:p w14:paraId="3707A237" w14:textId="77777777" w:rsidR="00706B8D" w:rsidRPr="009C7866" w:rsidRDefault="00C0664E">
      <w:pPr>
        <w:pStyle w:val="BodyText"/>
      </w:pPr>
      <w:r w:rsidRPr="009C7866">
        <w:t xml:space="preserve">Author for correspondence: HB, </w:t>
      </w:r>
      <w:r w:rsidRPr="009C7866">
        <w:rPr>
          <w:i/>
        </w:rPr>
        <w:t>coleoguy@gmail.com</w:t>
      </w:r>
    </w:p>
    <w:p w14:paraId="3AE6EC47" w14:textId="77777777" w:rsidR="00706B8D" w:rsidRPr="008B6C25" w:rsidRDefault="00C0664E">
      <w:pPr>
        <w:pStyle w:val="Heading1"/>
        <w:rPr>
          <w:rFonts w:asciiTheme="minorHAnsi" w:hAnsiTheme="minorHAnsi"/>
        </w:rPr>
      </w:pPr>
      <w:bookmarkStart w:id="0" w:name="abstract"/>
      <w:r w:rsidRPr="008B6C25">
        <w:rPr>
          <w:rFonts w:asciiTheme="minorHAnsi" w:hAnsiTheme="minorHAnsi"/>
        </w:rPr>
        <w:t>Abstract</w:t>
      </w:r>
      <w:bookmarkEnd w:id="0"/>
    </w:p>
    <w:p w14:paraId="48032088" w14:textId="58A42456" w:rsidR="00706B8D" w:rsidRPr="009C7866" w:rsidRDefault="00C0664E">
      <w:pPr>
        <w:pStyle w:val="FirstParagraph"/>
        <w:rPr>
          <w:iCs/>
        </w:rPr>
      </w:pPr>
      <w:r w:rsidRPr="009C7866">
        <w:t xml:space="preserve">Chromosome fusion and fission are primary mechanisms of karyotype evolution. In particular, the fusion of a sex chromosome and an autosome has been proposed as a mechanism to resolve </w:t>
      </w:r>
      <w:proofErr w:type="spellStart"/>
      <w:r w:rsidRPr="009C7866">
        <w:t>intralocus</w:t>
      </w:r>
      <w:proofErr w:type="spellEnd"/>
      <w:r w:rsidRPr="009C7866">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w:t>
      </w:r>
      <w:r w:rsidR="00E4091B" w:rsidRPr="00374ABE">
        <w:t xml:space="preserve"> We find that over 25% of all chromosomal fusions</w:t>
      </w:r>
      <w:r w:rsidR="00E4091B" w:rsidRPr="009C7866">
        <w:t xml:space="preserve"> are expected to be between a sex chromosome and an autosome whenever the diploid autosome count is fewer than 16, regardless of sex chromosome system.</w:t>
      </w:r>
      <w:r w:rsidR="00111698" w:rsidRPr="009C7866">
        <w:t xml:space="preserve"> We also demonstrate the utility of our model by analyzing two </w:t>
      </w:r>
      <w:r w:rsidR="00A24420" w:rsidRPr="009C7866">
        <w:t xml:space="preserve">empirical </w:t>
      </w:r>
      <w:r w:rsidR="008B6C25" w:rsidRPr="009C7866">
        <w:t>datasets</w:t>
      </w:r>
      <w:r w:rsidR="008B6C25">
        <w:t>:</w:t>
      </w:r>
      <w:r w:rsidR="00A24420" w:rsidRPr="009C7866">
        <w:rPr>
          <w:iCs/>
        </w:rPr>
        <w:t xml:space="preserve"> one from</w:t>
      </w:r>
      <w:r w:rsidR="00111698" w:rsidRPr="009C7866">
        <w:rPr>
          <w:i/>
        </w:rPr>
        <w:t xml:space="preserve"> Drosophila</w:t>
      </w:r>
      <w:r w:rsidR="0004037A">
        <w:rPr>
          <w:i/>
        </w:rPr>
        <w:t xml:space="preserve"> </w:t>
      </w:r>
      <w:r w:rsidR="0004037A">
        <w:rPr>
          <w:iCs/>
        </w:rPr>
        <w:t xml:space="preserve">and one from </w:t>
      </w:r>
      <w:proofErr w:type="spellStart"/>
      <w:r w:rsidR="0004037A" w:rsidRPr="009C7866">
        <w:rPr>
          <w:i/>
        </w:rPr>
        <w:t>Habronattus</w:t>
      </w:r>
      <w:proofErr w:type="spellEnd"/>
      <w:r w:rsidR="00111698" w:rsidRPr="009C7866">
        <w:rPr>
          <w:iCs/>
        </w:rPr>
        <w:t>.</w:t>
      </w:r>
    </w:p>
    <w:p w14:paraId="3B03D8D9" w14:textId="77777777" w:rsidR="00706B8D" w:rsidRPr="009C7866" w:rsidRDefault="00C0664E">
      <w:pPr>
        <w:pStyle w:val="BodyText"/>
      </w:pPr>
      <w:r w:rsidRPr="009C7866">
        <w:rPr>
          <w:i/>
        </w:rPr>
        <w:t>Keywords: sexual antagonism; chromosome fusion; sex determination systems; chromosome number</w:t>
      </w:r>
    </w:p>
    <w:p w14:paraId="1DA2D5B3" w14:textId="77777777" w:rsidR="00706B8D" w:rsidRPr="008B6C25" w:rsidRDefault="00C0664E">
      <w:pPr>
        <w:pStyle w:val="Heading1"/>
        <w:rPr>
          <w:rFonts w:asciiTheme="minorHAnsi" w:hAnsiTheme="minorHAnsi"/>
        </w:rPr>
      </w:pPr>
      <w:bookmarkStart w:id="1" w:name="introduction"/>
      <w:r w:rsidRPr="008B6C25">
        <w:rPr>
          <w:rFonts w:asciiTheme="minorHAnsi" w:hAnsiTheme="minorHAnsi"/>
        </w:rPr>
        <w:t>Introduction</w:t>
      </w:r>
      <w:bookmarkEnd w:id="1"/>
    </w:p>
    <w:p w14:paraId="116A4696" w14:textId="77777777" w:rsidR="002C5399" w:rsidRDefault="00C0664E">
      <w:pPr>
        <w:pStyle w:val="FirstParagraph"/>
        <w:rPr>
          <w:ins w:id="2" w:author="Microsoft Office User" w:date="2020-07-30T12:34:00Z"/>
        </w:rPr>
      </w:pPr>
      <w:r w:rsidRPr="009C7866">
        <w:t>The fusion and fission of chromosomes are two of the primary mechanisms that restructure the genome into discrete chromosomes</w:t>
      </w:r>
      <w:r w:rsidR="00D27353">
        <w:t xml:space="preserve"> </w:t>
      </w:r>
      <w:r w:rsidR="00D27353">
        <w:fldChar w:fldCharType="begin"/>
      </w:r>
      <w:r w:rsidR="00D27353">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fldChar w:fldCharType="separate"/>
      </w:r>
      <w:r w:rsidR="00D27353">
        <w:rPr>
          <w:noProof/>
        </w:rPr>
        <w:t>(</w:t>
      </w:r>
      <w:r w:rsidR="00D27353" w:rsidRPr="00D27353">
        <w:rPr>
          <w:smallCaps/>
          <w:noProof/>
        </w:rPr>
        <w:t>Blackmon</w:t>
      </w:r>
      <w:r w:rsidR="00D27353" w:rsidRPr="00D27353">
        <w:rPr>
          <w:i/>
          <w:noProof/>
        </w:rPr>
        <w:t xml:space="preserve"> et al.</w:t>
      </w:r>
      <w:r w:rsidR="00D27353">
        <w:rPr>
          <w:noProof/>
        </w:rPr>
        <w:t xml:space="preserve"> 2019)</w:t>
      </w:r>
      <w:r w:rsidR="00D27353">
        <w:fldChar w:fldCharType="end"/>
      </w:r>
      <w:r w:rsidRPr="009C7866">
        <w:t>. Early on, it was recognized that both fusions and fissions might be selectively favored because they modify linkage among loci</w:t>
      </w:r>
      <w:r w:rsidR="00D27353">
        <w:t xml:space="preserve"> </w:t>
      </w:r>
      <w:r w:rsidR="00D27353">
        <w:fldChar w:fldCharType="begin"/>
      </w:r>
      <w:r w:rsidR="00D27353">
        <w:instrText xml:space="preserve"> ADDIN EN.CITE &lt;EndNote&gt;&lt;Cite&gt;&lt;Author&gt;Stebbins&lt;/Author&gt;&lt;Year&gt;1971&lt;/Year&gt;&lt;RecNum&gt;2141&lt;/RecNum&gt;&lt;DisplayText&gt;(&lt;style face="smallcaps"&gt;Stebbins&lt;/style&gt; 1971; &lt;style face="smallcaps"&gt;White&lt;/style&gt; 1977)&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fldChar w:fldCharType="separate"/>
      </w:r>
      <w:r w:rsidR="00D27353">
        <w:rPr>
          <w:noProof/>
        </w:rPr>
        <w:t>(</w:t>
      </w:r>
      <w:r w:rsidR="00D27353" w:rsidRPr="00D27353">
        <w:rPr>
          <w:smallCaps/>
          <w:noProof/>
        </w:rPr>
        <w:t>Stebbins</w:t>
      </w:r>
      <w:r w:rsidR="00D27353">
        <w:rPr>
          <w:noProof/>
        </w:rPr>
        <w:t xml:space="preserve"> 1971; </w:t>
      </w:r>
      <w:r w:rsidR="00D27353" w:rsidRPr="00D27353">
        <w:rPr>
          <w:smallCaps/>
          <w:noProof/>
        </w:rPr>
        <w:t>White</w:t>
      </w:r>
      <w:r w:rsidR="00D27353">
        <w:rPr>
          <w:noProof/>
        </w:rPr>
        <w:t xml:space="preserve"> 1977)</w:t>
      </w:r>
      <w:r w:rsidR="00D27353">
        <w:fldChar w:fldCharType="end"/>
      </w:r>
      <w:r w:rsidRPr="009C7866">
        <w:t>. In particular, the fusion of a sex chromosome and an autosome (SA-fusion) has been proposed to resolve sexual antagonism.</w:t>
      </w:r>
      <w:r w:rsidR="00A73DA1" w:rsidRPr="009C7866">
        <w:t xml:space="preserve"> Sexual antagonism occurs when an allele is beneficial for one sex and deleterious for the other. Relocating sexually antagonistic alleles to sex chromosomes minimizes the deleterious effects of these alleles. </w:t>
      </w:r>
      <w:r w:rsidRPr="009C7866">
        <w:t xml:space="preserve"> Therefore, </w:t>
      </w:r>
      <w:r w:rsidR="00A73DA1" w:rsidRPr="009C7866">
        <w:t>SA</w:t>
      </w:r>
      <w:r w:rsidRPr="009C7866">
        <w:t xml:space="preserve"> fusions are predicted to be more common than autosome </w:t>
      </w:r>
      <w:proofErr w:type="spellStart"/>
      <w:r w:rsidRPr="009C7866">
        <w:t>autosome</w:t>
      </w:r>
      <w:proofErr w:type="spellEnd"/>
      <w:r w:rsidRPr="009C7866">
        <w:t xml:space="preserve"> fusions (AA-fusions) </w:t>
      </w:r>
      <w:r w:rsidR="00D27353">
        <w:fldChar w:fldCharType="begin"/>
      </w:r>
      <w:r w:rsidR="00D27353">
        <w:instrText xml:space="preserve"> ADDIN EN.CITE &lt;EndNote&gt;&lt;Cite&gt;&lt;Author&gt;Charlesworth&lt;/Author&gt;&lt;Year&gt;1980&lt;/Year&gt;&lt;RecNum&gt;2324&lt;/RecNum&gt;&lt;DisplayText&gt;(&lt;style face="smallcaps"&gt;Charlesworth and Charlesworth&lt;/style&gt; 1980)&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fldChar w:fldCharType="separate"/>
      </w:r>
      <w:r w:rsidR="00D27353">
        <w:rPr>
          <w:noProof/>
        </w:rPr>
        <w:t>(</w:t>
      </w:r>
      <w:r w:rsidR="00D27353" w:rsidRPr="00D27353">
        <w:rPr>
          <w:smallCaps/>
          <w:noProof/>
        </w:rPr>
        <w:t>Charlesworth and Charlesworth</w:t>
      </w:r>
      <w:r w:rsidR="00D27353">
        <w:rPr>
          <w:noProof/>
        </w:rPr>
        <w:t xml:space="preserve"> 1980)</w:t>
      </w:r>
      <w:r w:rsidR="00D27353">
        <w:fldChar w:fldCharType="end"/>
      </w:r>
      <w:r w:rsidRPr="009C7866">
        <w:t xml:space="preserve">. </w:t>
      </w:r>
      <w:ins w:id="3" w:author="Microsoft Office User" w:date="2020-07-28T17:29:00Z">
        <w:r w:rsidR="007F3793" w:rsidRPr="002C5399">
          <w:rPr>
            <w:highlight w:val="yellow"/>
            <w:rPrChange w:id="4" w:author="Microsoft Office User" w:date="2020-07-30T12:30:00Z">
              <w:rPr/>
            </w:rPrChange>
          </w:rPr>
          <w:t xml:space="preserve">Limited empirical examples </w:t>
        </w:r>
      </w:ins>
      <w:ins w:id="5" w:author="Microsoft Office User" w:date="2020-07-28T17:30:00Z">
        <w:r w:rsidR="007F3793" w:rsidRPr="002C5399">
          <w:rPr>
            <w:highlight w:val="yellow"/>
            <w:rPrChange w:id="6" w:author="Microsoft Office User" w:date="2020-07-30T12:30:00Z">
              <w:rPr/>
            </w:rPrChange>
          </w:rPr>
          <w:t xml:space="preserve">have demonstrated the presence of loci that may fit this pattern though these studies can rarely </w:t>
        </w:r>
      </w:ins>
      <w:ins w:id="7" w:author="Microsoft Office User" w:date="2020-07-28T17:17:00Z">
        <w:r w:rsidR="003D426D" w:rsidRPr="002C5399">
          <w:rPr>
            <w:highlight w:val="yellow"/>
            <w:rPrChange w:id="8" w:author="Microsoft Office User" w:date="2020-07-30T12:30:00Z">
              <w:rPr/>
            </w:rPrChange>
          </w:rPr>
          <w:t xml:space="preserve">Perhaps one of the best examples of this is found in the Japan Sea Stickleback. In this species </w:t>
        </w:r>
      </w:ins>
      <w:ins w:id="9" w:author="Microsoft Office User" w:date="2020-07-28T17:18:00Z">
        <w:r w:rsidR="003D426D" w:rsidRPr="002C5399">
          <w:rPr>
            <w:highlight w:val="yellow"/>
            <w:rPrChange w:id="10" w:author="Microsoft Office User" w:date="2020-07-30T12:30:00Z">
              <w:rPr/>
            </w:rPrChange>
          </w:rPr>
          <w:t xml:space="preserve">several traits that show recent evolution of sexual dimorphism have been </w:t>
        </w:r>
      </w:ins>
      <w:ins w:id="11" w:author="Microsoft Office User" w:date="2020-07-28T17:19:00Z">
        <w:r w:rsidR="003D426D" w:rsidRPr="002C5399">
          <w:rPr>
            <w:highlight w:val="yellow"/>
            <w:rPrChange w:id="12" w:author="Microsoft Office User" w:date="2020-07-30T12:30:00Z">
              <w:rPr/>
            </w:rPrChange>
          </w:rPr>
          <w:t xml:space="preserve">mapped to linkage group 19 and this chromosome has </w:t>
        </w:r>
      </w:ins>
      <w:ins w:id="13" w:author="Microsoft Office User" w:date="2020-07-28T17:21:00Z">
        <w:r w:rsidR="003D426D" w:rsidRPr="002C5399">
          <w:rPr>
            <w:highlight w:val="yellow"/>
            <w:rPrChange w:id="14" w:author="Microsoft Office User" w:date="2020-07-30T12:30:00Z">
              <w:rPr/>
            </w:rPrChange>
          </w:rPr>
          <w:t xml:space="preserve">recently </w:t>
        </w:r>
      </w:ins>
      <w:ins w:id="15" w:author="Microsoft Office User" w:date="2020-07-28T17:19:00Z">
        <w:r w:rsidR="003D426D" w:rsidRPr="002C5399">
          <w:rPr>
            <w:highlight w:val="yellow"/>
            <w:rPrChange w:id="16" w:author="Microsoft Office User" w:date="2020-07-30T12:30:00Z">
              <w:rPr/>
            </w:rPrChange>
          </w:rPr>
          <w:t>fused to the ancestral Y chromosome</w:t>
        </w:r>
      </w:ins>
      <w:ins w:id="17" w:author="Microsoft Office User" w:date="2020-07-28T17:20:00Z">
        <w:r w:rsidR="003D426D" w:rsidRPr="002C5399">
          <w:rPr>
            <w:highlight w:val="yellow"/>
            <w:rPrChange w:id="18" w:author="Microsoft Office User" w:date="2020-07-30T12:30:00Z">
              <w:rPr/>
            </w:rPrChange>
          </w:rPr>
          <w:t xml:space="preserve"> </w:t>
        </w:r>
      </w:ins>
      <w:r w:rsidR="003D426D" w:rsidRPr="002C5399">
        <w:rPr>
          <w:highlight w:val="yellow"/>
          <w:rPrChange w:id="19" w:author="Microsoft Office User" w:date="2020-07-30T12:30:00Z">
            <w:rPr/>
          </w:rPrChange>
        </w:rPr>
        <w:fldChar w:fldCharType="begin"/>
      </w:r>
      <w:r w:rsidR="003D426D" w:rsidRPr="002C5399">
        <w:rPr>
          <w:highlight w:val="yellow"/>
          <w:rPrChange w:id="20" w:author="Microsoft Office User" w:date="2020-07-30T12:30:00Z">
            <w:rPr/>
          </w:rPrChange>
        </w:rPr>
        <w:instrText xml:space="preserve"> ADDIN EN.CITE &lt;EndNote&gt;&lt;Cite&gt;&lt;Author&gt;Kitano&lt;/Author&gt;&lt;Year&gt;2009&lt;/Year&gt;&lt;RecNum&gt;2519&lt;/RecNum&gt;&lt;DisplayText&gt;(&lt;style face="smallcaps"&gt;Kitano&lt;/style&gt;&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3D426D" w:rsidRPr="002C5399">
        <w:rPr>
          <w:highlight w:val="yellow"/>
          <w:rPrChange w:id="21" w:author="Microsoft Office User" w:date="2020-07-30T12:30:00Z">
            <w:rPr/>
          </w:rPrChange>
        </w:rPr>
        <w:fldChar w:fldCharType="separate"/>
      </w:r>
      <w:r w:rsidR="003D426D" w:rsidRPr="002C5399">
        <w:rPr>
          <w:noProof/>
          <w:highlight w:val="yellow"/>
          <w:rPrChange w:id="22" w:author="Microsoft Office User" w:date="2020-07-30T12:30:00Z">
            <w:rPr>
              <w:noProof/>
            </w:rPr>
          </w:rPrChange>
        </w:rPr>
        <w:t>(</w:t>
      </w:r>
      <w:r w:rsidR="003D426D" w:rsidRPr="002C5399">
        <w:rPr>
          <w:smallCaps/>
          <w:noProof/>
          <w:highlight w:val="yellow"/>
          <w:rPrChange w:id="23" w:author="Microsoft Office User" w:date="2020-07-30T12:30:00Z">
            <w:rPr>
              <w:smallCaps/>
              <w:noProof/>
            </w:rPr>
          </w:rPrChange>
        </w:rPr>
        <w:t>Kitano</w:t>
      </w:r>
      <w:r w:rsidR="003D426D" w:rsidRPr="002C5399">
        <w:rPr>
          <w:i/>
          <w:noProof/>
          <w:highlight w:val="yellow"/>
          <w:rPrChange w:id="24" w:author="Microsoft Office User" w:date="2020-07-30T12:30:00Z">
            <w:rPr>
              <w:i/>
              <w:noProof/>
            </w:rPr>
          </w:rPrChange>
        </w:rPr>
        <w:t xml:space="preserve"> et al.</w:t>
      </w:r>
      <w:r w:rsidR="003D426D" w:rsidRPr="002C5399">
        <w:rPr>
          <w:noProof/>
          <w:highlight w:val="yellow"/>
          <w:rPrChange w:id="25" w:author="Microsoft Office User" w:date="2020-07-30T12:30:00Z">
            <w:rPr>
              <w:noProof/>
            </w:rPr>
          </w:rPrChange>
        </w:rPr>
        <w:t xml:space="preserve"> 2009)</w:t>
      </w:r>
      <w:r w:rsidR="003D426D" w:rsidRPr="002C5399">
        <w:rPr>
          <w:highlight w:val="yellow"/>
          <w:rPrChange w:id="26" w:author="Microsoft Office User" w:date="2020-07-30T12:30:00Z">
            <w:rPr/>
          </w:rPrChange>
        </w:rPr>
        <w:fldChar w:fldCharType="end"/>
      </w:r>
      <w:ins w:id="27" w:author="Microsoft Office User" w:date="2020-07-28T17:19:00Z">
        <w:r w:rsidR="003D426D" w:rsidRPr="002C5399">
          <w:rPr>
            <w:highlight w:val="yellow"/>
            <w:rPrChange w:id="28" w:author="Microsoft Office User" w:date="2020-07-30T12:30:00Z">
              <w:rPr/>
            </w:rPrChange>
          </w:rPr>
          <w:t>.</w:t>
        </w:r>
      </w:ins>
      <w:ins w:id="29" w:author="Microsoft Office User" w:date="2020-07-28T17:18:00Z">
        <w:r w:rsidR="003D426D">
          <w:t xml:space="preserve"> </w:t>
        </w:r>
      </w:ins>
    </w:p>
    <w:p w14:paraId="0AECF7D7" w14:textId="739760D2" w:rsidR="00706B8D" w:rsidRPr="009C7866" w:rsidRDefault="00C0664E">
      <w:pPr>
        <w:pStyle w:val="FirstParagraph"/>
      </w:pPr>
      <w:del w:id="30" w:author="Microsoft Office User" w:date="2020-07-28T17:21:00Z">
        <w:r w:rsidRPr="009C7866" w:rsidDel="003D426D">
          <w:lastRenderedPageBreak/>
          <w:delText xml:space="preserve">Limited empirical examples have shown instances where autosomes, </w:delText>
        </w:r>
        <w:r w:rsidR="00B26994" w:rsidDel="003D426D">
          <w:delText>with a sexually antagonistic</w:delText>
        </w:r>
      </w:del>
      <w:del w:id="31" w:author="Microsoft Office User" w:date="2020-07-28T17:02:00Z">
        <w:r w:rsidRPr="009C7866" w:rsidDel="00B26994">
          <w:delText>, have r</w:delText>
        </w:r>
      </w:del>
      <w:del w:id="32" w:author="Microsoft Office User" w:date="2020-07-28T17:21:00Z">
        <w:r w:rsidRPr="009C7866" w:rsidDel="003D426D">
          <w:delText>ecently fused with sex chromosome</w:delText>
        </w:r>
      </w:del>
      <w:del w:id="33" w:author="Microsoft Office User" w:date="2020-07-28T17:02:00Z">
        <w:r w:rsidRPr="009C7866" w:rsidDel="00B26994">
          <w:delText>s (Zhou and Bachtrog 2012)</w:delText>
        </w:r>
      </w:del>
      <w:del w:id="34" w:author="Microsoft Office User" w:date="2020-07-28T17:21:00Z">
        <w:r w:rsidRPr="009C7866" w:rsidDel="003D426D">
          <w:delText xml:space="preserve">. For instance, a recent fusion between the X chromosome and an autosome in </w:delText>
        </w:r>
        <w:r w:rsidRPr="009C7866" w:rsidDel="003D426D">
          <w:rPr>
            <w:i/>
          </w:rPr>
          <w:delText>Drosophila americana</w:delText>
        </w:r>
        <w:r w:rsidRPr="009C7866" w:rsidDel="003D426D">
          <w:delText xml:space="preserve"> is propo</w:delText>
        </w:r>
        <w:r w:rsidR="008B52EC" w:rsidRPr="009C7866" w:rsidDel="003D426D">
          <w:delText>s</w:delText>
        </w:r>
        <w:r w:rsidRPr="009C7866" w:rsidDel="003D426D">
          <w:delText xml:space="preserve">ed to have been driven by selection to reduce recombination between the sex determining locus and sexually antagonistic locus located on the autosome (McAllister 2003). </w:delText>
        </w:r>
      </w:del>
      <w:r w:rsidRPr="009C7866">
        <w:t xml:space="preserve">Additionally, an apparent surplus in X chromosome autosome fusions in jumping spiders, </w:t>
      </w:r>
      <w:proofErr w:type="spellStart"/>
      <w:r w:rsidRPr="009C7866">
        <w:rPr>
          <w:i/>
        </w:rPr>
        <w:t>Habronattus</w:t>
      </w:r>
      <w:proofErr w:type="spellEnd"/>
      <w:r w:rsidRPr="009C7866">
        <w:t>, is hypothesized to result from a mechanism of isolating male-beneficial sexually antagonistic alleles on the neo-Y chromosome (Maddison and Leduc-Robert 2013). Further empirical studies suggest that sexual antagonism may be common throughout the genome (</w:t>
      </w:r>
      <w:proofErr w:type="spellStart"/>
      <w:r w:rsidRPr="009C7866">
        <w:t>Innocenti</w:t>
      </w:r>
      <w:proofErr w:type="spellEnd"/>
      <w:r w:rsidRPr="009C7866">
        <w:t xml:space="preserve"> and Morrow 2010; Cheng and Kirkpatrick 2016). However, there remains significant debate on the ubiquity of sexually antagonistic variation (</w:t>
      </w:r>
      <w:proofErr w:type="spellStart"/>
      <w:r w:rsidRPr="009C7866">
        <w:t>Kasimatis</w:t>
      </w:r>
      <w:proofErr w:type="spellEnd"/>
      <w:r w:rsidRPr="009C7866">
        <w:t xml:space="preserve">, Ralph, and Phillips 2019; </w:t>
      </w:r>
      <w:proofErr w:type="spellStart"/>
      <w:r w:rsidRPr="009C7866">
        <w:t>Ponnikas</w:t>
      </w:r>
      <w:proofErr w:type="spellEnd"/>
      <w:r w:rsidRPr="009C7866">
        <w:t xml:space="preserve"> et al. 2018). A strong measure of the frequency of significant sexually antagonistic variation across the genome would be an excess of SA-fusions relative to AA-fusions across large clades. We derive equations describing the probability of each type of fusion necessary to perform such a test</w:t>
      </w:r>
      <w:r w:rsidR="00A82603" w:rsidRPr="009C7866">
        <w:t xml:space="preserve"> and illustrate two approaches to using these equations with empirical datasets</w:t>
      </w:r>
      <w:r w:rsidRPr="009C7866">
        <w:t>.</w:t>
      </w:r>
    </w:p>
    <w:p w14:paraId="3FECB558" w14:textId="77777777" w:rsidR="00706B8D" w:rsidRPr="008B6C25" w:rsidRDefault="00C0664E">
      <w:pPr>
        <w:pStyle w:val="Heading1"/>
        <w:rPr>
          <w:rFonts w:asciiTheme="minorHAnsi" w:hAnsiTheme="minorHAnsi"/>
        </w:rPr>
      </w:pPr>
      <w:bookmarkStart w:id="35" w:name="the-model"/>
      <w:r w:rsidRPr="008B6C25">
        <w:rPr>
          <w:rFonts w:asciiTheme="minorHAnsi" w:hAnsiTheme="minorHAnsi"/>
        </w:rPr>
        <w:t>The Model</w:t>
      </w:r>
      <w:bookmarkEnd w:id="35"/>
    </w:p>
    <w:p w14:paraId="76F5BA52" w14:textId="60E6FCB4" w:rsidR="00706B8D" w:rsidRPr="009C7866" w:rsidRDefault="00C0664E">
      <w:pPr>
        <w:pStyle w:val="FirstParagraph"/>
      </w:pPr>
      <w:r w:rsidRPr="009C7866">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XY or X</w:t>
      </w:r>
      <w:r w:rsidR="00AC2144" w:rsidRPr="009C7866">
        <w:t>XX</w:t>
      </w:r>
      <w:r w:rsidRPr="009C7866">
        <w:t xml:space="preserve">YY) sex determination systems and, with slight modification, to ZW systems. We ignore fusions among homologous chromosomes, including fusions that join an X and Y chromosome, because this would lead to unbalanced gametes during meiosis and, presumably, these would be non-viable. </w:t>
      </w:r>
    </w:p>
    <w:p w14:paraId="226493C1" w14:textId="2B904C12" w:rsidR="00E948CD" w:rsidRPr="009C7866" w:rsidRDefault="00E948CD" w:rsidP="00E948CD">
      <w:pPr>
        <w:pStyle w:val="FirstParagraph"/>
      </w:pPr>
      <w:r w:rsidRPr="009C7866">
        <w:t xml:space="preserve">When any two chromosomes fuse, there are 3 possibilities. The two chromosomes could both be autosomes (AA-fusion), they could both be sex chromosomes (SS-fusion), or one could be a sex chromosome and the other an autosome (SA-fusion). We will </w:t>
      </w:r>
      <w:proofErr w:type="spellStart"/>
      <w:r w:rsidRPr="009C7866">
        <w:t>denote</w:t>
      </w:r>
      <w:proofErr w:type="spellEnd"/>
      <w:r w:rsidRPr="009C7866">
        <w:t xml:space="preserve"> our three possibilities as events </w:t>
      </w:r>
      <m:oMath>
        <m:r>
          <w:rPr>
            <w:rFonts w:ascii="Cambria Math" w:hAnsi="Cambria Math"/>
          </w:rPr>
          <m:t>AA</m:t>
        </m:r>
      </m:oMath>
      <w:r w:rsidRPr="009C7866">
        <w:t xml:space="preserve">, </w:t>
      </w:r>
      <m:oMath>
        <m:r>
          <w:rPr>
            <w:rFonts w:ascii="Cambria Math" w:hAnsi="Cambria Math"/>
          </w:rPr>
          <m:t>SS</m:t>
        </m:r>
      </m:oMath>
      <w:r w:rsidRPr="009C7866">
        <w:t xml:space="preserve">, and </w:t>
      </w:r>
      <m:oMath>
        <m:r>
          <w:rPr>
            <w:rFonts w:ascii="Cambria Math" w:hAnsi="Cambria Math"/>
          </w:rPr>
          <m:t>SA</m:t>
        </m:r>
      </m:oMath>
      <w:r w:rsidRPr="009C7866">
        <w:t xml:space="preserve">, respectively. Given that a fusion has occurred, we are interested in the probability it is </w:t>
      </w:r>
      <w:r w:rsidR="008B6C25" w:rsidRPr="009C7866">
        <w:t>a</w:t>
      </w:r>
      <w:r w:rsidRPr="009C7866">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40953AC9" w:rsidR="00E948CD" w:rsidRPr="009C7866" w:rsidRDefault="00E948CD" w:rsidP="00E948CD">
      <w:pPr>
        <w:pStyle w:val="BodyText"/>
        <w:jc w:val="center"/>
        <w:rPr>
          <w:rFonts w:eastAsiaTheme="minorEastAsia"/>
        </w:rPr>
      </w:pPr>
      <m:oMath>
        <m:r>
          <w:rPr>
            <w:rFonts w:ascii="Cambria Math" w:hAnsi="Cambria Math"/>
          </w:rPr>
          <m:t>P(SA)=1-P(AA)-P(SS)</m:t>
        </m:r>
      </m:oMath>
      <w:r w:rsidRPr="009C7866">
        <w:rPr>
          <w:rFonts w:eastAsiaTheme="minorEastAsia"/>
        </w:rPr>
        <w:tab/>
        <w:t>(1)</w:t>
      </w:r>
    </w:p>
    <w:p w14:paraId="6F1A5124" w14:textId="0D6B0C37" w:rsidR="002353A1" w:rsidRDefault="007E14CF" w:rsidP="007E14CF">
      <w:pPr>
        <w:pStyle w:val="BodyText"/>
        <w:rPr>
          <w:rFonts w:eastAsiaTheme="minorEastAsia"/>
        </w:rPr>
      </w:pPr>
      <w:r w:rsidRPr="009C7866">
        <w:t xml:space="preserve">It is quite possible that the sexes may make unequal contributions to the fusions entering a species (Pennell et al. 2015). We </w:t>
      </w:r>
      <w:r w:rsidR="00A82603" w:rsidRPr="009C7866">
        <w:t>include</w:t>
      </w:r>
      <w:r w:rsidRPr="009C7866">
        <w:t xml:space="preserve"> the term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representing the proportion of fusions that occur in females to account for this possibility. We use a subscript </w:t>
      </w:r>
      <m:oMath>
        <m:r>
          <w:rPr>
            <w:rFonts w:ascii="Cambria Math" w:hAnsi="Cambria Math"/>
          </w:rPr>
          <m:t>s</m:t>
        </m:r>
      </m:oMath>
      <w:r w:rsidRPr="009C7866">
        <w:t xml:space="preserve"> and </w:t>
      </w:r>
      <m:oMath>
        <m:r>
          <w:rPr>
            <w:rFonts w:ascii="Cambria Math" w:hAnsi="Cambria Math"/>
          </w:rPr>
          <m:t>d</m:t>
        </m:r>
      </m:oMath>
      <w:r w:rsidRPr="009C7866">
        <w:t xml:space="preserve"> for sire and dam when referring to sex specific values to avoid any confusion stemming from using subscript </w:t>
      </w:r>
      <m:oMath>
        <m:r>
          <w:rPr>
            <w:rFonts w:ascii="Cambria Math" w:hAnsi="Cambria Math"/>
          </w:rPr>
          <m:t>m</m:t>
        </m:r>
      </m:oMath>
      <w:r w:rsidRPr="009C7866">
        <w:t xml:space="preserve"> and </w:t>
      </w:r>
      <m:oMath>
        <m:r>
          <w:rPr>
            <w:rFonts w:ascii="Cambria Math" w:hAnsi="Cambria Math"/>
          </w:rPr>
          <m:t>f</m:t>
        </m:r>
      </m:oMath>
      <w:r w:rsidRPr="009C7866">
        <w:rPr>
          <w:rFonts w:eastAsiaTheme="minorEastAsia"/>
        </w:rPr>
        <w:t xml:space="preserve">. </w:t>
      </w:r>
      <w:r w:rsidR="002353A1" w:rsidRPr="009C7866">
        <w:rPr>
          <w:rFonts w:eastAsiaTheme="minorEastAsia"/>
        </w:rPr>
        <w:t>I</w:t>
      </w:r>
      <w:r w:rsidRPr="009C7866">
        <w:rPr>
          <w:rFonts w:eastAsiaTheme="minorEastAsia"/>
        </w:rPr>
        <w:t xml:space="preserve">n the </w:t>
      </w:r>
      <w:r w:rsidR="002353A1" w:rsidRPr="009C7866">
        <w:rPr>
          <w:rFonts w:eastAsiaTheme="minorEastAsia"/>
        </w:rPr>
        <w:t xml:space="preserve">supplemental material we provide a step by step derivation but </w:t>
      </w:r>
      <w:proofErr w:type="spellStart"/>
      <w:r w:rsidR="008B6C25" w:rsidRPr="009C7866">
        <w:rPr>
          <w:rFonts w:eastAsiaTheme="minorEastAsia"/>
        </w:rPr>
        <w:t>b</w:t>
      </w:r>
      <w:r w:rsidR="008B6C25">
        <w:rPr>
          <w:rFonts w:eastAsiaTheme="minorEastAsia"/>
        </w:rPr>
        <w:t>reifly</w:t>
      </w:r>
      <w:proofErr w:type="spellEnd"/>
      <w:r w:rsidR="008B6C25" w:rsidRPr="009C7866">
        <w:rPr>
          <w:rFonts w:eastAsiaTheme="minorEastAsia"/>
        </w:rPr>
        <w:t xml:space="preserve"> </w:t>
      </w:r>
      <w:r w:rsidR="002353A1" w:rsidRPr="009C7866">
        <w:rPr>
          <w:rFonts w:eastAsiaTheme="minorEastAsia"/>
        </w:rPr>
        <w:t xml:space="preserve">we present the following expression for the expected proportion of fusions which occur between </w:t>
      </w:r>
      <w:r w:rsidR="0004037A">
        <w:rPr>
          <w:rFonts w:eastAsiaTheme="minorEastAsia"/>
        </w:rPr>
        <w:t>two</w:t>
      </w:r>
      <w:r w:rsidR="002353A1" w:rsidRPr="009C7866">
        <w:rPr>
          <w:rFonts w:eastAsiaTheme="minorEastAsia"/>
        </w:rPr>
        <w:t xml:space="preserve"> sex chromosome</w:t>
      </w:r>
      <w:r w:rsidR="0004037A">
        <w:rPr>
          <w:rFonts w:eastAsiaTheme="minorEastAsia"/>
        </w:rPr>
        <w:t>s</w:t>
      </w:r>
      <w:r w:rsidR="002353A1" w:rsidRPr="009C7866">
        <w:rPr>
          <w:rFonts w:eastAsiaTheme="minorEastAsia"/>
        </w:rPr>
        <w:t xml:space="preserve"> and </w:t>
      </w:r>
      <w:r w:rsidR="0004037A">
        <w:rPr>
          <w:rFonts w:eastAsiaTheme="minorEastAsia"/>
        </w:rPr>
        <w:t>two</w:t>
      </w:r>
      <w:r w:rsidR="002353A1" w:rsidRPr="009C7866">
        <w:rPr>
          <w:rFonts w:eastAsiaTheme="minorEastAsia"/>
        </w:rPr>
        <w:t xml:space="preserve"> autosome</w:t>
      </w:r>
      <w:r w:rsidR="0004037A">
        <w:rPr>
          <w:rFonts w:eastAsiaTheme="minorEastAsia"/>
        </w:rPr>
        <w:t>s</w:t>
      </w:r>
      <w:r w:rsidR="002353A1" w:rsidRPr="009C7866">
        <w:rPr>
          <w:rFonts w:eastAsiaTheme="minorEastAsia"/>
        </w:rPr>
        <w:t>:</w:t>
      </w:r>
    </w:p>
    <w:p w14:paraId="2E64F5D0" w14:textId="7089327E" w:rsidR="0004037A" w:rsidRPr="009C7866" w:rsidRDefault="0004037A" w:rsidP="0004037A">
      <w:pPr>
        <w:pStyle w:val="BodyText"/>
        <w:jc w:val="center"/>
      </w:pPr>
      <m:oMath>
        <m:r>
          <w:rPr>
            <w:rFonts w:ascii="Cambria Math" w:hAnsi="Cambria Math"/>
          </w:rPr>
          <m:t>P(SS)=</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r>
              <w:rPr>
                <w:rFonts w:ascii="Cambria Math" w:hAnsi="Cambria Math"/>
              </w:rPr>
              <m:t>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r>
      <w:r w:rsidRPr="009C7866">
        <w:rPr>
          <w:rFonts w:eastAsiaTheme="minorEastAsia"/>
        </w:rPr>
        <w:tab/>
        <w:t>(</w:t>
      </w:r>
      <w:r>
        <w:rPr>
          <w:rFonts w:eastAsiaTheme="minorEastAsia"/>
        </w:rPr>
        <w:t>2</w:t>
      </w:r>
      <w:r w:rsidRPr="009C7866">
        <w:rPr>
          <w:rFonts w:eastAsiaTheme="minorEastAsia"/>
        </w:rPr>
        <w:t>)</w:t>
      </w:r>
    </w:p>
    <w:p w14:paraId="612928AA" w14:textId="77777777" w:rsidR="0004037A" w:rsidRDefault="0004037A" w:rsidP="0004037A">
      <w:pPr>
        <w:pStyle w:val="FirstParagraph"/>
        <w:jc w:val="center"/>
        <w:rPr>
          <w:rFonts w:eastAsiaTheme="minorEastAsia"/>
        </w:rPr>
      </w:pPr>
      <m:oMath>
        <m:r>
          <w:rPr>
            <w:rFonts w:ascii="Cambria Math" w:hAnsi="Cambria Math"/>
          </w:rPr>
          <w:lastRenderedPageBreak/>
          <m:t>P(AA)=</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ab/>
      </w:r>
      <w:r w:rsidRPr="009C7866">
        <w:rPr>
          <w:rFonts w:eastAsiaTheme="minorEastAsia"/>
        </w:rPr>
        <w:tab/>
        <w:t>(</w:t>
      </w:r>
      <w:r>
        <w:rPr>
          <w:rFonts w:eastAsiaTheme="minorEastAsia"/>
        </w:rPr>
        <w:t>3</w:t>
      </w:r>
      <w:r w:rsidRPr="009C7866">
        <w:rPr>
          <w:rFonts w:eastAsiaTheme="minorEastAsia"/>
        </w:rPr>
        <w:t>)</w:t>
      </w:r>
    </w:p>
    <w:p w14:paraId="7D426B9E" w14:textId="77777777" w:rsidR="0004037A" w:rsidRPr="009C7866" w:rsidRDefault="0004037A" w:rsidP="0004037A">
      <w:pPr>
        <w:pStyle w:val="BodyText"/>
      </w:pPr>
      <w:r w:rsidRPr="009C7866">
        <w:t xml:space="preserve">Given a species with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9C7866">
        <w:rPr>
          <w:rFonts w:eastAsiaTheme="minorEastAsia"/>
        </w:rPr>
        <w:t xml:space="preserve"> diploid autosome count,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rPr>
          <w:rFonts w:eastAsiaTheme="minorEastAsia"/>
        </w:rPr>
        <w:t xml:space="preserve"> X chromosome count in males, </w:t>
      </w:r>
      <m:oMath>
        <m:r>
          <w:rPr>
            <w:rFonts w:ascii="Cambria Math" w:hAnsi="Cambria Math"/>
          </w:rPr>
          <m:t>Y</m:t>
        </m:r>
      </m:oMath>
      <w:r w:rsidRPr="009C7866">
        <w:rPr>
          <w:rFonts w:eastAsiaTheme="minorEastAsia"/>
        </w:rPr>
        <w:t xml:space="preserve"> Y chromosome count in males,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rPr>
          <w:rFonts w:eastAsiaTheme="minorEastAsia"/>
        </w:rPr>
        <w:t xml:space="preserve"> female diploid number, and </w:t>
      </w:r>
      <m:oMath>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 xml:space="preserve"> </m:t>
        </m:r>
      </m:oMath>
      <w:r w:rsidRPr="009C7866">
        <w:rPr>
          <w:rFonts w:eastAsiaTheme="minorEastAsia"/>
        </w:rPr>
        <w:t xml:space="preserve">male diploid number, </w:t>
      </w:r>
    </w:p>
    <w:p w14:paraId="7E0B959F" w14:textId="5C64EEFD" w:rsidR="0004037A" w:rsidRDefault="0004037A" w:rsidP="007E14CF">
      <w:pPr>
        <w:pStyle w:val="BodyText"/>
        <w:rPr>
          <w:rFonts w:eastAsiaTheme="minorEastAsia"/>
        </w:rPr>
      </w:pPr>
      <w:r w:rsidRPr="009C7866">
        <w:rPr>
          <w:rFonts w:eastAsiaTheme="minorEastAsia"/>
        </w:rPr>
        <w:t xml:space="preserve">Each fraction </w:t>
      </w:r>
      <w:r w:rsidRPr="009C7866">
        <w:t xml:space="preserve">represents the probability of two types of chromosomes fusing using a counting argument. For instance, the faction </w:t>
      </w:r>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 xml:space="preserve">  represents</w:t>
      </w:r>
      <m:oMath>
        <m:r>
          <w:rPr>
            <w:rFonts w:ascii="Cambria Math" w:hAnsi="Cambria Math"/>
          </w:rPr>
          <m:t xml:space="preserve"> P(</m:t>
        </m:r>
        <m:sSub>
          <m:sSubPr>
            <m:ctrlPr>
              <w:rPr>
                <w:rFonts w:ascii="Cambria Math" w:hAnsi="Cambria Math"/>
                <w:i/>
              </w:rPr>
            </m:ctrlPr>
          </m:sSubPr>
          <m:e>
            <m:r>
              <m:rPr>
                <m:sty m:val="p"/>
              </m:rPr>
              <w:rPr>
                <w:rFonts w:ascii="Cambria Math" w:hAnsi="Cambria Math"/>
              </w:rPr>
              <m:t>AA</m:t>
            </m:r>
          </m:e>
          <m:sub>
            <m:r>
              <w:rPr>
                <w:rFonts w:ascii="Cambria Math" w:hAnsi="Cambria Math"/>
              </w:rPr>
              <m:t>s</m:t>
            </m:r>
          </m:sub>
        </m:sSub>
        <m:r>
          <w:rPr>
            <w:rFonts w:ascii="Cambria Math" w:hAnsi="Cambria Math"/>
          </w:rPr>
          <m:t>)</m:t>
        </m:r>
      </m:oMath>
      <w:r w:rsidRPr="009C7866">
        <w:rPr>
          <w:rFonts w:eastAsiaTheme="minorEastAsia"/>
        </w:rPr>
        <w:t xml:space="preserve"> in [</w:t>
      </w:r>
      <w:r w:rsidR="00176330">
        <w:rPr>
          <w:rFonts w:eastAsiaTheme="minorEastAsia"/>
        </w:rPr>
        <w:t>3</w:t>
      </w:r>
      <w:r w:rsidRPr="009C7866">
        <w:rPr>
          <w:rFonts w:eastAsiaTheme="minorEastAsia"/>
        </w:rPr>
        <w:t xml:space="preserve">] and can be more intuitively written as </w:t>
      </w:r>
      <m:oMath>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num>
          <m:den>
            <m:sSub>
              <m:sSubPr>
                <m:ctrlPr>
                  <w:rPr>
                    <w:rFonts w:ascii="Cambria Math" w:hAnsi="Cambria Math"/>
                  </w:rPr>
                </m:ctrlPr>
              </m:sSubPr>
              <m:e>
                <m:r>
                  <w:rPr>
                    <w:rFonts w:ascii="Cambria Math" w:hAnsi="Cambria Math"/>
                  </w:rPr>
                  <m:t>D</m:t>
                </m:r>
              </m:e>
              <m:sub>
                <m:r>
                  <w:rPr>
                    <w:rFonts w:ascii="Cambria Math" w:hAnsi="Cambria Math"/>
                  </w:rPr>
                  <m:t>s</m:t>
                </m:r>
              </m:sub>
            </m:sSub>
          </m:den>
        </m:f>
        <m:r>
          <w:rPr>
            <w:rFonts w:ascii="Cambria Math" w:hAnsi="Cambria Math"/>
          </w:rPr>
          <m:t xml:space="preserve"> </m:t>
        </m:r>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 The product of the probability of the first chromosome involved in a fusion being an autosome, the number of autosomes divided by the total number of chromosomes, and the probability the second chromosome involved is also an autosome. We subtract 2 from both the top and the bottom in the latter case to account for the first chromosome ‘chosen’ being unable to fuse with itself and its homolog</w:t>
      </w:r>
      <w:r>
        <w:rPr>
          <w:rFonts w:eastAsiaTheme="minorEastAsia"/>
        </w:rPr>
        <w:t>.</w:t>
      </w:r>
    </w:p>
    <w:p w14:paraId="0275B3F9" w14:textId="45C6FE03" w:rsidR="0004037A" w:rsidRPr="009C7866" w:rsidRDefault="0004037A" w:rsidP="007E14CF">
      <w:pPr>
        <w:pStyle w:val="BodyText"/>
        <w:rPr>
          <w:rFonts w:eastAsiaTheme="minorEastAsia"/>
        </w:rPr>
      </w:pPr>
      <w:r>
        <w:rPr>
          <w:rFonts w:eastAsiaTheme="minorEastAsia"/>
        </w:rPr>
        <w:t>Substituting these results into [1] and rearranging yields:</w:t>
      </w:r>
    </w:p>
    <w:p w14:paraId="63232680" w14:textId="3EA18EDC" w:rsidR="002353A1" w:rsidRPr="009C7866" w:rsidRDefault="002353A1" w:rsidP="00BE0965">
      <w:pPr>
        <w:pStyle w:val="BodyText"/>
        <w:jc w:val="center"/>
        <w:rPr>
          <w:rFonts w:eastAsiaTheme="minorEastAsia"/>
        </w:rPr>
      </w:pPr>
      <m:oMath>
        <m:r>
          <w:rPr>
            <w:rFonts w:ascii="Cambria Math" w:hAnsi="Cambria Math"/>
          </w:rPr>
          <m:t>P(SA)=1-</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t>(</w:t>
      </w:r>
      <w:r w:rsidR="0004037A">
        <w:rPr>
          <w:rFonts w:eastAsiaTheme="minorEastAsia"/>
        </w:rPr>
        <w:t>4</w:t>
      </w:r>
      <w:r w:rsidRPr="009C7866">
        <w:rPr>
          <w:rFonts w:eastAsiaTheme="minorEastAsia"/>
        </w:rPr>
        <w:t>)</w:t>
      </w:r>
    </w:p>
    <w:p w14:paraId="7A8E2E6D" w14:textId="763975FC" w:rsidR="009C7866" w:rsidRPr="009C7866" w:rsidRDefault="00565C9B" w:rsidP="009C7866">
      <w:pPr>
        <w:pStyle w:val="BodyText"/>
        <w:rPr>
          <w:i/>
        </w:rPr>
      </w:pPr>
      <w:r w:rsidRPr="009C7866">
        <w:t xml:space="preserve">Equations </w:t>
      </w:r>
      <w:bookmarkStart w:id="36" w:name="_Hlk46307942"/>
      <w:r w:rsidRPr="009C7866">
        <w:fldChar w:fldCharType="begin"/>
      </w:r>
      <w:r w:rsidRPr="009C7866">
        <w:instrText xml:space="preserve"> HYPERLINK \l "eq11" \h </w:instrText>
      </w:r>
      <w:r w:rsidRPr="009C7866">
        <w:fldChar w:fldCharType="separate"/>
      </w:r>
      <w:r w:rsidRPr="009C7866">
        <w:rPr>
          <w:rStyle w:val="Hyperlink"/>
        </w:rPr>
        <w:t>[</w:t>
      </w:r>
      <w:r w:rsidR="0004037A">
        <w:rPr>
          <w:rStyle w:val="Hyperlink"/>
        </w:rPr>
        <w:t>2</w:t>
      </w:r>
      <w:r w:rsidRPr="009C7866">
        <w:rPr>
          <w:rStyle w:val="Hyperlink"/>
        </w:rPr>
        <w:t>]</w:t>
      </w:r>
      <w:r w:rsidRPr="009C7866">
        <w:rPr>
          <w:rStyle w:val="Hyperlink"/>
        </w:rPr>
        <w:fldChar w:fldCharType="end"/>
      </w:r>
      <w:r w:rsidR="00AC2144" w:rsidRPr="009C7866">
        <w:t>, [</w:t>
      </w:r>
      <w:r w:rsidR="0004037A">
        <w:t>3</w:t>
      </w:r>
      <w:r w:rsidR="00AC2144" w:rsidRPr="009C7866">
        <w:t xml:space="preserve">], and </w:t>
      </w:r>
      <w:hyperlink w:anchor="eq13">
        <w:r w:rsidRPr="009C7866">
          <w:rPr>
            <w:rStyle w:val="Hyperlink"/>
          </w:rPr>
          <w:t>[</w:t>
        </w:r>
        <w:r w:rsidR="0004037A">
          <w:rPr>
            <w:rStyle w:val="Hyperlink"/>
          </w:rPr>
          <w:t>4</w:t>
        </w:r>
        <w:r w:rsidRPr="009C7866">
          <w:rPr>
            <w:rStyle w:val="Hyperlink"/>
          </w:rPr>
          <w:t>]</w:t>
        </w:r>
      </w:hyperlink>
      <w:bookmarkEnd w:id="36"/>
      <w:r w:rsidRPr="009C7866">
        <w:t xml:space="preserve"> have six parameters: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w:t>
      </w:r>
      <m:oMath>
        <m:sSub>
          <m:sSubPr>
            <m:ctrlPr>
              <w:rPr>
                <w:rFonts w:ascii="Cambria Math" w:hAnsi="Cambria Math"/>
              </w:rPr>
            </m:ctrlPr>
          </m:sSubPr>
          <m:e>
            <m:r>
              <w:rPr>
                <w:rFonts w:ascii="Cambria Math" w:hAnsi="Cambria Math"/>
              </w:rPr>
              <m:t>D</m:t>
            </m:r>
          </m:e>
          <m:sub>
            <m:r>
              <w:rPr>
                <w:rFonts w:ascii="Cambria Math" w:hAnsi="Cambria Math"/>
              </w:rPr>
              <m:t>a</m:t>
            </m:r>
          </m:sub>
        </m:sSub>
      </m:oMath>
      <w:r w:rsidRPr="009C7866">
        <w:t xml:space="preserve">, </w:t>
      </w:r>
      <m:oMath>
        <m:r>
          <w:rPr>
            <w:rFonts w:ascii="Cambria Math" w:hAnsi="Cambria Math"/>
          </w:rPr>
          <m:t>Y</m:t>
        </m:r>
      </m:oMath>
      <w:r w:rsidRPr="009C7866">
        <w:t xml:space="preserve">,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t xml:space="preserve"> and </w:t>
      </w:r>
      <m:oMath>
        <m:sSub>
          <m:sSubPr>
            <m:ctrlPr>
              <w:rPr>
                <w:rFonts w:ascii="Cambria Math" w:hAnsi="Cambria Math"/>
              </w:rPr>
            </m:ctrlPr>
          </m:sSubPr>
          <m:e>
            <m:r>
              <w:rPr>
                <w:rFonts w:ascii="Cambria Math" w:hAnsi="Cambria Math"/>
              </w:rPr>
              <m:t>D</m:t>
            </m:r>
          </m:e>
          <m:sub>
            <m:r>
              <w:rPr>
                <w:rFonts w:ascii="Cambria Math" w:hAnsi="Cambria Math"/>
              </w:rPr>
              <m:t>s</m:t>
            </m:r>
          </m:sub>
        </m:sSub>
      </m:oMath>
      <w:r w:rsidRPr="009C7866">
        <w:t xml:space="preserve">. </w:t>
      </w:r>
      <w:r w:rsidR="00AC2144" w:rsidRPr="009C7866">
        <w:t>We have</w:t>
      </w:r>
      <w:r w:rsidRPr="009C7866">
        <w:t xml:space="preserve"> eliminated one parameter, </w:t>
      </w:r>
      <m:oMath>
        <m:sSub>
          <m:sSubPr>
            <m:ctrlPr>
              <w:rPr>
                <w:rFonts w:ascii="Cambria Math" w:hAnsi="Cambria Math"/>
              </w:rPr>
            </m:ctrlPr>
          </m:sSubPr>
          <m:e>
            <m:r>
              <w:rPr>
                <w:rFonts w:ascii="Cambria Math" w:hAnsi="Cambria Math"/>
              </w:rPr>
              <m:t>X</m:t>
            </m:r>
          </m:e>
          <m:sub>
            <m:r>
              <w:rPr>
                <w:rFonts w:ascii="Cambria Math" w:hAnsi="Cambria Math"/>
              </w:rPr>
              <m:t>d</m:t>
            </m:r>
          </m:sub>
        </m:sSub>
      </m:oMath>
      <w:r w:rsidR="00AC2144" w:rsidRPr="009C7866">
        <w:rPr>
          <w:rFonts w:eastAsiaTheme="minorEastAsia"/>
        </w:rPr>
        <w:t xml:space="preserve"> the number of X chromosomes in females</w:t>
      </w:r>
      <w:r w:rsidRPr="009C7866">
        <w:t xml:space="preserve">, by noting </w:t>
      </w:r>
      <m:oMath>
        <m:sSub>
          <m:sSubPr>
            <m:ctrlPr>
              <w:rPr>
                <w:rFonts w:ascii="Cambria Math" w:hAnsi="Cambria Math"/>
              </w:rPr>
            </m:ctrlPr>
          </m:sSubPr>
          <m:e>
            <m:r>
              <w:rPr>
                <w:rFonts w:ascii="Cambria Math" w:hAnsi="Cambria Math"/>
              </w:rPr>
              <m:t>X</m:t>
            </m:r>
          </m:e>
          <m:sub>
            <m:r>
              <w:rPr>
                <w:rFonts w:ascii="Cambria Math" w:hAnsi="Cambria Math"/>
              </w:rPr>
              <m:t>d</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Although illustrated for male heterogametic systems, these formulations can be converted for use in ZW sex chromosome systems as well. Taking equations </w:t>
      </w:r>
      <w:hyperlink w:anchor="eq11">
        <w:r w:rsidR="00AC2144" w:rsidRPr="009C7866">
          <w:rPr>
            <w:rStyle w:val="Hyperlink"/>
          </w:rPr>
          <w:t>[</w:t>
        </w:r>
        <w:r w:rsidR="0004037A">
          <w:rPr>
            <w:rStyle w:val="Hyperlink"/>
          </w:rPr>
          <w:t>2</w:t>
        </w:r>
        <w:r w:rsidR="00AC2144" w:rsidRPr="009C7866">
          <w:rPr>
            <w:rStyle w:val="Hyperlink"/>
          </w:rPr>
          <w:t>]</w:t>
        </w:r>
      </w:hyperlink>
      <w:r w:rsidR="00AC2144" w:rsidRPr="009C7866">
        <w:t>, [</w:t>
      </w:r>
      <w:r w:rsidR="0004037A">
        <w:t>3</w:t>
      </w:r>
      <w:r w:rsidR="00AC2144" w:rsidRPr="009C7866">
        <w:t xml:space="preserve">], and </w:t>
      </w:r>
      <w:hyperlink w:anchor="eq13">
        <w:r w:rsidR="00AC2144" w:rsidRPr="009C7866">
          <w:rPr>
            <w:rStyle w:val="Hyperlink"/>
          </w:rPr>
          <w:t>[</w:t>
        </w:r>
        <w:r w:rsidR="0004037A">
          <w:rPr>
            <w:rStyle w:val="Hyperlink"/>
          </w:rPr>
          <w:t>4</w:t>
        </w:r>
        <w:r w:rsidR="00AC2144" w:rsidRPr="009C7866">
          <w:rPr>
            <w:rStyle w:val="Hyperlink"/>
          </w:rPr>
          <w:t>]</w:t>
        </w:r>
      </w:hyperlink>
      <w:r w:rsidRPr="009C7866">
        <w:t xml:space="preserve"> and exchanging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Pr="009C7866">
        <w:t xml:space="preserve"> and </w:t>
      </w:r>
      <m:oMath>
        <m:sSub>
          <m:sSubPr>
            <m:ctrlPr>
              <w:rPr>
                <w:rFonts w:ascii="Cambria Math" w:hAnsi="Cambria Math"/>
              </w:rPr>
            </m:ctrlPr>
          </m:sSubPr>
          <m:e>
            <m:r>
              <w:rPr>
                <w:rFonts w:ascii="Cambria Math" w:hAnsi="Cambria Math"/>
              </w:rPr>
              <m:t>D</m:t>
            </m:r>
          </m:e>
          <m:sub>
            <m:r>
              <w:rPr>
                <w:rFonts w:ascii="Cambria Math" w:hAnsi="Cambria Math"/>
              </w:rPr>
              <m:t>s</m:t>
            </m:r>
          </m:sub>
        </m:sSub>
      </m:oMath>
      <w:r w:rsidRPr="009C7866">
        <w:t xml:space="preserve">, replacing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Pr="009C7866">
        <w:t xml:space="preserve"> with </w:t>
      </w:r>
      <m:oMath>
        <m:sSub>
          <m:sSubPr>
            <m:ctrlPr>
              <w:rPr>
                <w:rFonts w:ascii="Cambria Math" w:hAnsi="Cambria Math"/>
              </w:rPr>
            </m:ctrlPr>
          </m:sSubPr>
          <m:e>
            <m:r>
              <w:rPr>
                <w:rFonts w:ascii="Cambria Math" w:hAnsi="Cambria Math"/>
              </w:rPr>
              <m:t>Z</m:t>
            </m:r>
          </m:e>
          <m:sub>
            <m:r>
              <w:rPr>
                <w:rFonts w:ascii="Cambria Math" w:hAnsi="Cambria Math"/>
              </w:rPr>
              <m:t>d</m:t>
            </m:r>
          </m:sub>
        </m:sSub>
      </m:oMath>
      <w:r w:rsidRPr="009C7866">
        <w:t xml:space="preserve">,replacing </w:t>
      </w:r>
      <m:oMath>
        <m:r>
          <w:rPr>
            <w:rFonts w:ascii="Cambria Math" w:hAnsi="Cambria Math"/>
          </w:rPr>
          <m:t>Y</m:t>
        </m:r>
      </m:oMath>
      <w:r w:rsidRPr="009C7866">
        <w:t xml:space="preserve"> with </w:t>
      </w:r>
      <m:oMath>
        <m:r>
          <w:rPr>
            <w:rFonts w:ascii="Cambria Math" w:hAnsi="Cambria Math"/>
          </w:rPr>
          <m:t>W</m:t>
        </m:r>
      </m:oMath>
      <w:r w:rsidRPr="009C7866">
        <w:t xml:space="preserve">, and replacing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Pr="009C7866">
        <w:t xml:space="preserve"> with </w:t>
      </w:r>
      <m:oMath>
        <m:sSub>
          <m:sSubPr>
            <m:ctrlPr>
              <w:rPr>
                <w:rFonts w:ascii="Cambria Math" w:hAnsi="Cambria Math"/>
              </w:rPr>
            </m:ctrlPr>
          </m:sSubPr>
          <m:e>
            <m:r>
              <w:rPr>
                <w:rFonts w:ascii="Cambria Math" w:hAnsi="Cambria Math"/>
              </w:rPr>
              <m:t>μ</m:t>
            </m:r>
          </m:e>
          <m:sub>
            <m:r>
              <w:rPr>
                <w:rFonts w:ascii="Cambria Math" w:hAnsi="Cambria Math"/>
              </w:rPr>
              <m:t>s</m:t>
            </m:r>
          </m:sub>
        </m:sSub>
      </m:oMath>
      <w:r w:rsidRPr="009C7866">
        <w:t xml:space="preserve">, generates equations that provide probabilities for ZO, ZW, and multi-ZW systems. </w:t>
      </w:r>
      <w:r w:rsidR="007E14CF" w:rsidRPr="009C7866">
        <w:t xml:space="preserve">Additionally, </w:t>
      </w:r>
      <w:r w:rsidR="00BE0965">
        <w:t xml:space="preserve">setting </w:t>
      </w:r>
      <m:oMath>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eastAsiaTheme="minorEastAsia" w:hAnsi="Cambria Math"/>
          </w:rPr>
          <m:t>=0</m:t>
        </m:r>
      </m:oMath>
      <w:r w:rsidR="00BE0965">
        <w:rPr>
          <w:rFonts w:eastAsiaTheme="minorEastAsia"/>
        </w:rPr>
        <w:t xml:space="preserve"> (because there </w:t>
      </w:r>
      <w:del w:id="37" w:author="Microsoft Office User" w:date="2020-07-30T12:23:00Z">
        <w:r w:rsidR="00BE0965" w:rsidDel="00034030">
          <w:rPr>
            <w:rFonts w:eastAsiaTheme="minorEastAsia"/>
          </w:rPr>
          <w:delText xml:space="preserve">is </w:delText>
        </w:r>
      </w:del>
      <w:ins w:id="38" w:author="Microsoft Office User" w:date="2020-07-30T12:23:00Z">
        <w:r w:rsidR="00034030">
          <w:rPr>
            <w:rFonts w:eastAsiaTheme="minorEastAsia"/>
          </w:rPr>
          <w:t>are</w:t>
        </w:r>
        <w:r w:rsidR="00034030">
          <w:rPr>
            <w:rFonts w:eastAsiaTheme="minorEastAsia"/>
          </w:rPr>
          <w:t xml:space="preserve"> </w:t>
        </w:r>
      </w:ins>
      <w:r w:rsidR="00BE0965">
        <w:rPr>
          <w:rFonts w:eastAsiaTheme="minorEastAsia"/>
        </w:rPr>
        <w:t>no homogametic diploid individuals) and</w:t>
      </w:r>
      <w:r w:rsidR="00BE0965">
        <w:t xml:space="preserve"> </w:t>
      </w:r>
      <w:r w:rsidR="007E14CF" w:rsidRPr="009C7866">
        <w:t xml:space="preserve">replacing both </w:t>
      </w:r>
      <m:oMath>
        <m:sSub>
          <m:sSubPr>
            <m:ctrlPr>
              <w:rPr>
                <w:rFonts w:ascii="Cambria Math" w:hAnsi="Cambria Math"/>
              </w:rPr>
            </m:ctrlPr>
          </m:sSubPr>
          <m:e>
            <m:r>
              <w:rPr>
                <w:rFonts w:ascii="Cambria Math" w:hAnsi="Cambria Math"/>
              </w:rPr>
              <m:t>X</m:t>
            </m:r>
          </m:e>
          <m:sub>
            <m:r>
              <w:rPr>
                <w:rFonts w:ascii="Cambria Math" w:hAnsi="Cambria Math"/>
              </w:rPr>
              <m:t>s</m:t>
            </m:r>
          </m:sub>
        </m:sSub>
      </m:oMath>
      <w:r w:rsidR="007E14CF" w:rsidRPr="009C7866">
        <w:rPr>
          <w:rFonts w:eastAsiaTheme="minorEastAsia"/>
        </w:rPr>
        <w:t xml:space="preserve"> and Y</w:t>
      </w:r>
      <w:r w:rsidR="007E14CF" w:rsidRPr="009C7866">
        <w:t xml:space="preserve"> for V generates equations which are accurate for UV sex chromosome systems, </w:t>
      </w:r>
      <w:del w:id="39" w:author="Microsoft Office User" w:date="2020-07-30T12:24:00Z">
        <w:r w:rsidR="007E14CF" w:rsidRPr="009C7866" w:rsidDel="00034030">
          <w:delText>only if</w:delText>
        </w:r>
      </w:del>
      <w:ins w:id="40" w:author="Microsoft Office User" w:date="2020-07-30T12:24:00Z">
        <w:r w:rsidR="00034030">
          <w:t>in cases where</w:t>
        </w:r>
      </w:ins>
      <w:r w:rsidR="007E14CF" w:rsidRPr="009C7866">
        <w:t xml:space="preserve"> there are an equal number of U and V chromosomes. </w:t>
      </w:r>
      <w:r w:rsidRPr="009C7866">
        <w:t xml:space="preserve">We have provided R functions </w:t>
      </w:r>
      <w:r w:rsidR="009C7866" w:rsidRPr="009C7866">
        <w:t>that calculate P(SA), P(SS), and P(AA)</w:t>
      </w:r>
      <w:r w:rsidRPr="009C7866">
        <w:t xml:space="preserve">in </w:t>
      </w:r>
      <w:r w:rsidR="009C7866" w:rsidRPr="009C7866">
        <w:t xml:space="preserve">the R package </w:t>
      </w:r>
      <w:proofErr w:type="spellStart"/>
      <w:r w:rsidR="009C7866" w:rsidRPr="009C7866">
        <w:t>evobirR</w:t>
      </w:r>
      <w:proofErr w:type="spellEnd"/>
      <w:r w:rsidR="009C7866" w:rsidRPr="009C7866">
        <w:t xml:space="preserve"> (citation). When using these </w:t>
      </w:r>
      <w:r w:rsidR="008B6C25" w:rsidRPr="009C7866">
        <w:t>functions,</w:t>
      </w:r>
      <w:r w:rsidR="009C7866" w:rsidRPr="009C7866">
        <w:t xml:space="preserve"> the only arguments required are the diploid number, the sex chromosome system, and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009C7866" w:rsidRPr="009C7866">
        <w:rPr>
          <w:rFonts w:eastAsiaTheme="minorEastAsia"/>
        </w:rPr>
        <w:t xml:space="preserve"> which is assumed to be 50% by default.</w:t>
      </w:r>
      <w:bookmarkStart w:id="41" w:name="results-and-discussion"/>
    </w:p>
    <w:p w14:paraId="4215FE6C" w14:textId="443CF42D" w:rsidR="009C7866" w:rsidRPr="008B6C25" w:rsidRDefault="009C7866" w:rsidP="009C7866">
      <w:pPr>
        <w:pStyle w:val="BodyText"/>
        <w:rPr>
          <w:b/>
          <w:bCs/>
          <w:sz w:val="32"/>
          <w:szCs w:val="32"/>
        </w:rPr>
      </w:pPr>
      <w:r w:rsidRPr="008B6C25">
        <w:rPr>
          <w:b/>
          <w:bCs/>
          <w:sz w:val="32"/>
          <w:szCs w:val="32"/>
        </w:rPr>
        <w:t>Empirical Application</w:t>
      </w:r>
      <w:r>
        <w:rPr>
          <w:b/>
          <w:bCs/>
          <w:sz w:val="32"/>
          <w:szCs w:val="32"/>
        </w:rPr>
        <w:t>s</w:t>
      </w:r>
    </w:p>
    <w:p w14:paraId="6B6D9722" w14:textId="49E2B4A5" w:rsidR="009C7866" w:rsidRDefault="009C7866" w:rsidP="009C7866">
      <w:pPr>
        <w:pStyle w:val="BodyText"/>
      </w:pPr>
      <w:proofErr w:type="spellStart"/>
      <w:r w:rsidRPr="008B6C25">
        <w:rPr>
          <w:i/>
          <w:iCs/>
        </w:rPr>
        <w:t>Habron</w:t>
      </w:r>
      <w:r w:rsidR="002A6E69">
        <w:rPr>
          <w:i/>
          <w:iCs/>
        </w:rPr>
        <w:t>at</w:t>
      </w:r>
      <w:r w:rsidRPr="008B6C25">
        <w:rPr>
          <w:i/>
          <w:iCs/>
        </w:rPr>
        <w:t>tus</w:t>
      </w:r>
      <w:proofErr w:type="spellEnd"/>
      <w:r w:rsidRPr="008B6C25">
        <w:rPr>
          <w:i/>
          <w:iCs/>
        </w:rPr>
        <w:t>:</w:t>
      </w:r>
      <w:r w:rsidRPr="009C7866">
        <w:t xml:space="preserve"> In a recent study of jumping spiders, </w:t>
      </w:r>
      <w:proofErr w:type="spellStart"/>
      <w:r w:rsidRPr="009C7866">
        <w:rPr>
          <w:i/>
        </w:rPr>
        <w:t>Habronattus</w:t>
      </w:r>
      <w:proofErr w:type="spellEnd"/>
      <w:r w:rsidRPr="009C7866">
        <w:t xml:space="preserve">, the large disparity between the number of SA-fusions (8-15) and AA-fusion (1) and SS-fusions (1) all in a system with 26 autosomes is presented as evidence that SA-fusions are being favored (Maddison and Leduc-Robert 2013). The intuition that this imbalance in the occurrence of fusions is unlikely can be rigorously tested with our null model. Using our equations </w:t>
      </w:r>
      <w:hyperlink w:anchor="eq11">
        <w:r w:rsidRPr="009C7866">
          <w:rPr>
            <w:rStyle w:val="Hyperlink"/>
          </w:rPr>
          <w:t>[</w:t>
        </w:r>
        <w:r w:rsidR="00BE0965">
          <w:rPr>
            <w:rStyle w:val="Hyperlink"/>
          </w:rPr>
          <w:t>2</w:t>
        </w:r>
        <w:r w:rsidRPr="009C7866">
          <w:rPr>
            <w:rStyle w:val="Hyperlink"/>
          </w:rPr>
          <w:t>]</w:t>
        </w:r>
      </w:hyperlink>
      <w:r w:rsidRPr="009C7866">
        <w:t>-</w:t>
      </w:r>
      <w:hyperlink w:anchor="eq13">
        <w:r w:rsidRPr="009C7866">
          <w:rPr>
            <w:rStyle w:val="Hyperlink"/>
          </w:rPr>
          <w:t>[</w:t>
        </w:r>
        <w:r w:rsidR="00BE0965">
          <w:rPr>
            <w:rStyle w:val="Hyperlink"/>
          </w:rPr>
          <w:t>4</w:t>
        </w:r>
        <w:r w:rsidRPr="009C7866">
          <w:rPr>
            <w:rStyle w:val="Hyperlink"/>
          </w:rPr>
          <w:t>]</w:t>
        </w:r>
      </w:hyperlink>
      <w:r w:rsidRPr="009C7866">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rPr>
          <m:t>P(8</m:t>
        </m:r>
        <m:r>
          <m:rPr>
            <m:nor/>
          </m:rPr>
          <m:t xml:space="preserve"> SA-fusions out of </m:t>
        </m:r>
        <m:r>
          <w:rPr>
            <w:rFonts w:ascii="Cambria Math" w:hAnsi="Cambria Math"/>
          </w:rPr>
          <m:t>10)=</m:t>
        </m:r>
        <m:nary>
          <m:naryPr>
            <m:chr m:val="∑"/>
            <m:limLoc m:val="undOvr"/>
            <m:ctrlPr>
              <w:rPr>
                <w:rFonts w:ascii="Cambria Math" w:hAnsi="Cambria Math"/>
              </w:rPr>
            </m:ctrlPr>
          </m:naryPr>
          <m:sub>
            <m:r>
              <w:rPr>
                <w:rFonts w:ascii="Cambria Math" w:hAnsi="Cambria Math"/>
              </w:rPr>
              <m:t>i=8</m:t>
            </m:r>
          </m:sub>
          <m:sup>
            <m:r>
              <w:rPr>
                <w:rFonts w:ascii="Cambria Math" w:hAnsi="Cambria Math"/>
              </w:rPr>
              <m:t>10</m:t>
            </m:r>
          </m:sup>
          <m:e>
            <m:nary>
              <m:naryPr>
                <m:chr m:val="∑"/>
                <m:limLoc m:val="undOvr"/>
                <m:ctrlPr>
                  <w:rPr>
                    <w:rFonts w:ascii="Cambria Math" w:hAnsi="Cambria Math"/>
                  </w:rPr>
                </m:ctrlPr>
              </m:naryPr>
              <m:sub>
                <m:r>
                  <w:rPr>
                    <w:rFonts w:ascii="Cambria Math" w:hAnsi="Cambria Math"/>
                  </w:rPr>
                  <m:t>j=0</m:t>
                </m:r>
              </m:sub>
              <m:sup>
                <m:r>
                  <w:rPr>
                    <w:rFonts w:ascii="Cambria Math" w:hAnsi="Cambria Math"/>
                  </w:rPr>
                  <m:t>10-i</m:t>
                </m:r>
              </m:sup>
              <m:e>
                <m:f>
                  <m:fPr>
                    <m:ctrlPr>
                      <w:rPr>
                        <w:rFonts w:ascii="Cambria Math" w:hAnsi="Cambria Math"/>
                      </w:rPr>
                    </m:ctrlPr>
                  </m:fPr>
                  <m:num>
                    <m:r>
                      <w:rPr>
                        <w:rFonts w:ascii="Cambria Math" w:hAnsi="Cambria Math"/>
                      </w:rPr>
                      <m:t>10!</m:t>
                    </m:r>
                  </m:num>
                  <m:den>
                    <m:r>
                      <w:rPr>
                        <w:rFonts w:ascii="Cambria Math" w:hAnsi="Cambria Math"/>
                      </w:rPr>
                      <m:t>i!⋅j!⋅(10-i-j)!</m:t>
                    </m:r>
                  </m:den>
                </m:f>
              </m:e>
            </m:nary>
          </m:e>
        </m:nary>
        <m:r>
          <w:rPr>
            <w:rFonts w:ascii="Cambria Math" w:hAnsi="Cambria Math"/>
          </w:rPr>
          <m:t>P(SA</m:t>
        </m:r>
        <m:sSup>
          <m:sSupPr>
            <m:ctrlPr>
              <w:rPr>
                <w:rFonts w:ascii="Cambria Math" w:hAnsi="Cambria Math"/>
              </w:rPr>
            </m:ctrlPr>
          </m:sSupPr>
          <m:e>
            <m:r>
              <w:rPr>
                <w:rFonts w:ascii="Cambria Math" w:hAnsi="Cambria Math"/>
              </w:rPr>
              <m:t>)</m:t>
            </m:r>
          </m:e>
          <m:sup>
            <m:r>
              <w:rPr>
                <w:rFonts w:ascii="Cambria Math" w:hAnsi="Cambria Math"/>
              </w:rPr>
              <m:t>i</m:t>
            </m:r>
          </m:sup>
        </m:sSup>
        <m:r>
          <w:rPr>
            <w:rFonts w:ascii="Cambria Math" w:hAnsi="Cambria Math"/>
          </w:rPr>
          <m:t>⋅P(AA</m:t>
        </m:r>
        <m:sSup>
          <m:sSupPr>
            <m:ctrlPr>
              <w:rPr>
                <w:rFonts w:ascii="Cambria Math" w:hAnsi="Cambria Math"/>
              </w:rPr>
            </m:ctrlPr>
          </m:sSupPr>
          <m:e>
            <m:r>
              <w:rPr>
                <w:rFonts w:ascii="Cambria Math" w:hAnsi="Cambria Math"/>
              </w:rPr>
              <m:t>)</m:t>
            </m:r>
          </m:e>
          <m:sup>
            <m:r>
              <w:rPr>
                <w:rFonts w:ascii="Cambria Math" w:hAnsi="Cambria Math"/>
              </w:rPr>
              <m:t>j</m:t>
            </m:r>
          </m:sup>
        </m:sSup>
        <m:r>
          <w:rPr>
            <w:rFonts w:ascii="Cambria Math" w:hAnsi="Cambria Math"/>
          </w:rPr>
          <m:t>⋅P(SS</m:t>
        </m:r>
        <m:sSup>
          <m:sSupPr>
            <m:ctrlPr>
              <w:rPr>
                <w:rFonts w:ascii="Cambria Math" w:hAnsi="Cambria Math"/>
              </w:rPr>
            </m:ctrlPr>
          </m:sSupPr>
          <m:e>
            <m:r>
              <w:rPr>
                <w:rFonts w:ascii="Cambria Math" w:hAnsi="Cambria Math"/>
              </w:rPr>
              <m:t>)</m:t>
            </m:r>
          </m:e>
          <m:sup>
            <m:r>
              <w:rPr>
                <w:rFonts w:ascii="Cambria Math" w:hAnsi="Cambria Math"/>
              </w:rPr>
              <m:t>10-i-j</m:t>
            </m:r>
          </m:sup>
        </m:sSup>
        <m:r>
          <w:rPr>
            <w:rFonts w:ascii="Cambria Math" w:hAnsi="Cambria Math"/>
          </w:rPr>
          <m:t>&lt;</m:t>
        </m:r>
        <m:sSup>
          <m:sSupPr>
            <m:ctrlPr>
              <w:rPr>
                <w:rFonts w:ascii="Cambria Math" w:hAnsi="Cambria Math"/>
                <w:i/>
              </w:rPr>
            </m:ctrlPr>
          </m:sSupPr>
          <m:e>
            <m:r>
              <w:rPr>
                <w:rFonts w:ascii="Cambria Math" w:hAnsi="Cambria Math"/>
              </w:rPr>
              <m:t>10</m:t>
            </m:r>
          </m:e>
          <m:sup>
            <m:r>
              <w:rPr>
                <w:rFonts w:ascii="Cambria Math" w:hAnsi="Cambria Math"/>
              </w:rPr>
              <m:t>-5</m:t>
            </m:r>
          </m:sup>
        </m:sSup>
      </m:oMath>
      <w:r w:rsidRPr="009C7866">
        <w:t xml:space="preserve">. This confirms that </w:t>
      </w:r>
      <w:proofErr w:type="spellStart"/>
      <w:r w:rsidRPr="009C7866">
        <w:rPr>
          <w:i/>
        </w:rPr>
        <w:t>Habronattus</w:t>
      </w:r>
      <w:proofErr w:type="spellEnd"/>
      <w:r w:rsidRPr="009C7866">
        <w:t xml:space="preserve"> spiders do in fact have an excess of SA-fusions.</w:t>
      </w:r>
    </w:p>
    <w:p w14:paraId="1CB9B7CA" w14:textId="161BE2F9" w:rsidR="007F5453" w:rsidRDefault="009C7866" w:rsidP="007F5453">
      <w:pPr>
        <w:pStyle w:val="BodyText"/>
      </w:pPr>
      <w:r w:rsidRPr="00BE0965">
        <w:rPr>
          <w:i/>
          <w:iCs/>
        </w:rPr>
        <w:lastRenderedPageBreak/>
        <w:t>Drosophila</w:t>
      </w:r>
      <w:r>
        <w:t>:</w:t>
      </w:r>
      <w:r w:rsidR="007F5453" w:rsidRPr="007F5453">
        <w:t xml:space="preserve"> </w:t>
      </w:r>
      <w:r w:rsidR="007F5453" w:rsidRPr="009C7866">
        <w:t xml:space="preserve">In the previous example, we calculated the expected proportion of the different types of fusions based on the ancestral, and most common, karyotype inferred in the </w:t>
      </w:r>
      <w:proofErr w:type="spellStart"/>
      <w:r w:rsidR="007F5453" w:rsidRPr="009C5A8C">
        <w:rPr>
          <w:i/>
          <w:iCs/>
        </w:rPr>
        <w:t>Habronattus</w:t>
      </w:r>
      <w:proofErr w:type="spellEnd"/>
      <w:r w:rsidR="007F5453" w:rsidRPr="009C7866">
        <w:t xml:space="preserve"> clade. However, across the entire clade, a variety of karyotypes exist. We envision the primary use of equation </w:t>
      </w:r>
      <w:hyperlink w:anchor="eq11">
        <w:r w:rsidR="007F5453" w:rsidRPr="00BE0965">
          <w:rPr>
            <w:rStyle w:val="Hyperlink"/>
          </w:rPr>
          <w:t>[</w:t>
        </w:r>
        <w:r w:rsidR="00BE0965" w:rsidRPr="00BE0965">
          <w:rPr>
            <w:rStyle w:val="Hyperlink"/>
          </w:rPr>
          <w:t>4</w:t>
        </w:r>
        <w:r w:rsidR="007F5453" w:rsidRPr="00BE0965">
          <w:rPr>
            <w:rStyle w:val="Hyperlink"/>
          </w:rPr>
          <w:t>]</w:t>
        </w:r>
      </w:hyperlink>
      <w:r w:rsidR="007F5453" w:rsidRPr="009C7866">
        <w:t xml:space="preserve"> will be to calculate the expected proportion of fusions that are SA-fusions across large clades. We can do this by employing a biologically realistic Markov model of possible fusions and fissions (figure 2), and leveraging stochastic mappings generated under such a model to extract the proportion of time that lineages in a clade spent with each possible chromosome number and sex chromosome system (</w:t>
      </w:r>
      <w:proofErr w:type="spellStart"/>
      <w:r w:rsidR="007F5453" w:rsidRPr="009C7866">
        <w:t>Huelsenbeck</w:t>
      </w:r>
      <w:proofErr w:type="spellEnd"/>
      <w:r w:rsidR="007F5453" w:rsidRPr="009C7866">
        <w:t xml:space="preserve">, Nielsen, and </w:t>
      </w:r>
      <w:proofErr w:type="spellStart"/>
      <w:r w:rsidR="007F5453" w:rsidRPr="009C7866">
        <w:t>Bollback</w:t>
      </w:r>
      <w:proofErr w:type="spellEnd"/>
      <w:r w:rsidR="007F5453" w:rsidRPr="009C7866">
        <w:t xml:space="preserve"> 2003; Revell 2012). These proportions can then be used in conjunction with equation </w:t>
      </w:r>
      <w:r w:rsidR="008B6C25">
        <w:t>[</w:t>
      </w:r>
      <w:r w:rsidR="00BE0965">
        <w:t>4</w:t>
      </w:r>
      <w:r w:rsidR="008B6C25">
        <w:t>]</w:t>
      </w:r>
      <w:r w:rsidR="007F5453" w:rsidRPr="009C7866">
        <w:t xml:space="preserve"> to generate a weighted sum that describes the expected proportion of all observed fusions that are SA-fusions (figure </w:t>
      </w:r>
      <w:hyperlink w:anchor="approach">
        <w:r w:rsidR="007F5453">
          <w:rPr>
            <w:rStyle w:val="Hyperlink"/>
          </w:rPr>
          <w:t>3</w:t>
        </w:r>
      </w:hyperlink>
      <w:r w:rsidR="007F5453" w:rsidRPr="009C7866">
        <w:t xml:space="preserve">). The resulting expected value can then be compared to the observed proportion of SA-fusions inferred from the stochastic mappings. An additional advantage of this approach is that it </w:t>
      </w:r>
      <w:r w:rsidR="007F5453">
        <w:t xml:space="preserve">can incorporate uncertainty in both ancestral state reconstructions and phylogenetic history. To illustrate this approach, we analyzed data from </w:t>
      </w:r>
      <w:r w:rsidR="007F5453" w:rsidRPr="00BE0965">
        <w:rPr>
          <w:i/>
          <w:iCs/>
        </w:rPr>
        <w:t>Drosophila</w:t>
      </w:r>
      <w:r w:rsidR="007F5453">
        <w:t>.</w:t>
      </w:r>
    </w:p>
    <w:p w14:paraId="3D3086E5" w14:textId="1474D84B" w:rsidR="007F5453" w:rsidRDefault="007F5453" w:rsidP="007F5453">
      <w:pPr>
        <w:pStyle w:val="BodyText"/>
      </w:pPr>
      <w:r>
        <w:t xml:space="preserve">In the analysis below we used a dated </w:t>
      </w:r>
      <w:proofErr w:type="spellStart"/>
      <w:r>
        <w:t>ultrametric</w:t>
      </w:r>
      <w:proofErr w:type="spellEnd"/>
      <w:r>
        <w:t xml:space="preserve"> phylogeny of Drosophila from a recent study of genome size evolution (CITE </w:t>
      </w:r>
      <w:proofErr w:type="spellStart"/>
      <w:r>
        <w:t>Carls</w:t>
      </w:r>
      <w:proofErr w:type="spellEnd"/>
      <w:r>
        <w:t xml:space="preserve"> </w:t>
      </w:r>
      <w:proofErr w:type="spellStart"/>
      <w:r>
        <w:t>Underreplication</w:t>
      </w:r>
      <w:proofErr w:type="spellEnd"/>
      <w:r>
        <w:t xml:space="preserve"> paper). We use chromosome number and sex chromosome system data from the same paper and a comparative genomic analysis of 11 Drosophila species (CITE Schaeffer 2008 polytene...). This yielded a dataset consisting of 120 species with a diploid number ranging from 6 to 12. The sex chromosome system of eleven of the species was </w:t>
      </w:r>
      <w:proofErr w:type="spellStart"/>
      <w:r>
        <w:t>NeoXY</w:t>
      </w:r>
      <w:proofErr w:type="spellEnd"/>
      <w:r>
        <w:t xml:space="preserve"> while the remainder were XY.</w:t>
      </w:r>
      <w:r w:rsidR="00D31201">
        <w:t xml:space="preserve"> We performed 1000 stochastic mappings using the </w:t>
      </w:r>
      <w:proofErr w:type="spellStart"/>
      <w:proofErr w:type="gramStart"/>
      <w:r w:rsidR="00D31201">
        <w:t>make.simmap</w:t>
      </w:r>
      <w:proofErr w:type="spellEnd"/>
      <w:proofErr w:type="gramEnd"/>
      <w:r w:rsidR="00D31201">
        <w:t xml:space="preserve"> function in the R package </w:t>
      </w:r>
      <w:proofErr w:type="spellStart"/>
      <w:r w:rsidR="00D31201">
        <w:t>phytools</w:t>
      </w:r>
      <w:proofErr w:type="spellEnd"/>
      <w:r w:rsidR="00D31201">
        <w:t xml:space="preserve"> (CITE Liam). Stochastic mapping was accomplished using a transition matrix that matches the Markov model presented in Figure 2. We performed a number of preliminary analyses where we assessed the impact of: 1) the prior placed on the root of the tree and 2) the inclusion of </w:t>
      </w:r>
      <m:oMath>
        <m:r>
          <w:rPr>
            <w:rFonts w:ascii="Cambria Math" w:hAnsi="Cambria Math"/>
          </w:rPr>
          <m:t>ρ</m:t>
        </m:r>
      </m:oMath>
      <w:r w:rsidR="00D31201">
        <w:rPr>
          <w:rFonts w:eastAsiaTheme="minorEastAsia"/>
          <w:iCs/>
        </w:rPr>
        <w:t>. We found that our results where qualitatively the same under all evaluate</w:t>
      </w:r>
      <w:r w:rsidR="00AD28C2">
        <w:rPr>
          <w:rFonts w:eastAsiaTheme="minorEastAsia"/>
          <w:iCs/>
        </w:rPr>
        <w:t>d</w:t>
      </w:r>
      <w:r w:rsidR="00D31201">
        <w:rPr>
          <w:rFonts w:eastAsiaTheme="minorEastAsia"/>
          <w:iCs/>
        </w:rPr>
        <w:t xml:space="preserve"> conditions. The </w:t>
      </w:r>
      <w:r w:rsidR="00AD28C2">
        <w:rPr>
          <w:rFonts w:eastAsiaTheme="minorEastAsia"/>
          <w:iCs/>
        </w:rPr>
        <w:t>results</w:t>
      </w:r>
      <w:r w:rsidR="00D31201">
        <w:rPr>
          <w:rFonts w:eastAsiaTheme="minorEastAsia"/>
          <w:iCs/>
        </w:rPr>
        <w:t xml:space="preserve"> we present are based on fixing the root of the tree with a diploid number of 12 and an XY sex chromosome system, and including the parameter </w:t>
      </w:r>
      <m:oMath>
        <m:r>
          <w:rPr>
            <w:rFonts w:ascii="Cambria Math" w:hAnsi="Cambria Math"/>
          </w:rPr>
          <m:t>ρ</m:t>
        </m:r>
      </m:oMath>
      <w:r w:rsidR="00D31201">
        <w:rPr>
          <w:rFonts w:eastAsiaTheme="minorEastAsia"/>
          <w:iCs/>
        </w:rPr>
        <w:t xml:space="preserve"> in the model. The prior on the root of the tree is supported by comparative genomic studies (CITE that same polytene paper Schaeffer). The inclusion of </w:t>
      </w:r>
      <m:oMath>
        <m:r>
          <w:rPr>
            <w:rFonts w:ascii="Cambria Math" w:hAnsi="Cambria Math"/>
          </w:rPr>
          <m:t>ρ</m:t>
        </m:r>
      </m:oMath>
      <w:r w:rsidR="00D31201">
        <w:rPr>
          <w:rFonts w:eastAsiaTheme="minorEastAsia"/>
          <w:iCs/>
        </w:rPr>
        <w:t xml:space="preserve"> is based on our concern that some species may harbor an undocumented </w:t>
      </w:r>
      <w:proofErr w:type="spellStart"/>
      <w:r w:rsidR="00D31201">
        <w:rPr>
          <w:rFonts w:eastAsiaTheme="minorEastAsia"/>
          <w:iCs/>
        </w:rPr>
        <w:t>neoXY</w:t>
      </w:r>
      <w:proofErr w:type="spellEnd"/>
      <w:r w:rsidR="00D31201">
        <w:rPr>
          <w:rFonts w:eastAsiaTheme="minorEastAsia"/>
          <w:iCs/>
        </w:rPr>
        <w:t xml:space="preserve">. We found that including </w:t>
      </w:r>
      <m:oMath>
        <m:r>
          <w:rPr>
            <w:rFonts w:ascii="Cambria Math" w:hAnsi="Cambria Math"/>
          </w:rPr>
          <m:t>ρ</m:t>
        </m:r>
      </m:oMath>
      <w:r w:rsidR="00D31201">
        <w:rPr>
          <w:rFonts w:eastAsiaTheme="minorEastAsia"/>
          <w:iCs/>
        </w:rPr>
        <w:t xml:space="preserve"> i</w:t>
      </w:r>
      <w:r w:rsidR="00D31201">
        <w:t>n the model elevated our estimate of the proportion of SA fusions but not sufficiently to change the interpretation of the results.</w:t>
      </w:r>
    </w:p>
    <w:p w14:paraId="6E441C5A" w14:textId="7DE68193" w:rsidR="00D31201" w:rsidRPr="009C7866" w:rsidRDefault="00D31201" w:rsidP="007F5453">
      <w:pPr>
        <w:pStyle w:val="BodyText"/>
      </w:pPr>
      <w:r>
        <w:t>Acr</w:t>
      </w:r>
      <w:r w:rsidR="00AD28C2">
        <w:t>oss our 1000 stochastic mappings</w:t>
      </w:r>
      <w:r>
        <w:t xml:space="preserve"> we find that the average </w:t>
      </w:r>
      <w:r w:rsidR="00AD28C2">
        <w:t>number</w:t>
      </w:r>
      <w:r>
        <w:t xml:space="preserve"> of SA fusions observed is </w:t>
      </w:r>
      <w:r w:rsidR="00AD28C2">
        <w:t>4.49 and that this equates to a proportion of 0.155 (credible interval 0.12 – 0.22). Using our formula as described above we also calculated the expected proportion of SA fusions. The mean expected SA fusion proportion was 0.43 (credible interval 0.42-0.44). Comparing these distributions (figure 4) we find that they have zero overlap and that the empirical dataset shows far fewer SA fusions than would be expected by chance.</w:t>
      </w:r>
    </w:p>
    <w:p w14:paraId="582C567F" w14:textId="584A0C9D" w:rsidR="00706B8D" w:rsidRPr="00F40CCF" w:rsidRDefault="00C0664E" w:rsidP="008B6C25">
      <w:pPr>
        <w:pStyle w:val="BodyText"/>
      </w:pPr>
      <w:r w:rsidRPr="008B6C25">
        <w:rPr>
          <w:b/>
          <w:bCs/>
          <w:sz w:val="32"/>
          <w:szCs w:val="32"/>
        </w:rPr>
        <w:t>Discussion</w:t>
      </w:r>
      <w:bookmarkEnd w:id="41"/>
    </w:p>
    <w:p w14:paraId="5984D33E" w14:textId="0EB9B179" w:rsidR="009C7866" w:rsidRDefault="00C0664E">
      <w:pPr>
        <w:pStyle w:val="BodyText"/>
      </w:pPr>
      <w:r w:rsidRPr="009C7866">
        <w:t xml:space="preserve">The need for a quantitative null model of the probability of SA-fusions is illustrated by examining the expected probability of SA-fusions across a range of observed chromosome numbers and sex chromosome systems. In figure </w:t>
      </w:r>
      <w:hyperlink w:anchor="autosomenum">
        <w:r w:rsidRPr="009C7866">
          <w:rPr>
            <w:rStyle w:val="Hyperlink"/>
          </w:rPr>
          <w:t>1</w:t>
        </w:r>
      </w:hyperlink>
      <w:r w:rsidRPr="009C7866">
        <w:t>, we show</w:t>
      </w:r>
      <w:r w:rsidR="00541DAD" w:rsidRPr="009C7866">
        <w:t xml:space="preserve"> that</w:t>
      </w:r>
      <w:r w:rsidRPr="009C7866">
        <w:t xml:space="preserve"> when the autosome </w:t>
      </w:r>
      <w:r w:rsidRPr="009C7866">
        <w:lastRenderedPageBreak/>
        <w:t xml:space="preserve">number is small, a large proportion of fusions are expected to be SA-fusions even under a null model which assumes they are not selectively favored. In fact, for the XY sex chromosome system the probability of a given fusion being </w:t>
      </w:r>
      <w:proofErr w:type="gramStart"/>
      <w:r w:rsidRPr="009C7866">
        <w:t>an</w:t>
      </w:r>
      <w:proofErr w:type="gramEnd"/>
      <w:r w:rsidRPr="009C7866">
        <w:t xml:space="preserve"> SA-fusion does not drop below 25% until the diploid autosome count is greater than</w:t>
      </w:r>
      <w:r w:rsidR="008B52EC" w:rsidRPr="009C7866">
        <w:t xml:space="preserve"> or equal to</w:t>
      </w:r>
      <w:r w:rsidRPr="009C7866">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on these fusions can only be accomplished in light of a quantitative null model which </w:t>
      </w:r>
      <w:r w:rsidR="00F966BA" w:rsidRPr="009C7866">
        <w:t>takes account of</w:t>
      </w:r>
      <w:r w:rsidRPr="009C7866">
        <w:t xml:space="preserve"> chromosome number and sex chromosome system. </w:t>
      </w:r>
    </w:p>
    <w:p w14:paraId="2DCFEC3E" w14:textId="69F54217" w:rsidR="009C7866" w:rsidRDefault="00AD28C2">
      <w:pPr>
        <w:pStyle w:val="BodyText"/>
      </w:pPr>
      <w:r>
        <w:t xml:space="preserve">PARAGRAPH ABOUT DROSOPHILA RESULT MAKE SURE TO BRING IN CITATIONS TO THE COYNE CHARLESWORTH ETC PAPER </w:t>
      </w:r>
      <w:proofErr w:type="gramStart"/>
      <w:r>
        <w:t>WERE</w:t>
      </w:r>
      <w:proofErr w:type="gramEnd"/>
      <w:r>
        <w:t xml:space="preserve"> THEY THOUGHT ABOUT THIS APPROACH WITHOUT TOOLS WE HAVE.</w:t>
      </w:r>
    </w:p>
    <w:p w14:paraId="53729B4C" w14:textId="61897587" w:rsidR="00706B8D" w:rsidRPr="009C7866" w:rsidRDefault="00C0664E">
      <w:pPr>
        <w:pStyle w:val="BodyText"/>
      </w:pPr>
      <w:r w:rsidRPr="009C7866">
        <w:t xml:space="preserve">We have developed a flexible equation used to calculate the probability of SA-fusions under common sex chromosome systems (male or female heterogametic).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Blackmon, Ross, and </w:t>
      </w:r>
      <w:proofErr w:type="spellStart"/>
      <w:r w:rsidRPr="009C7866">
        <w:t>Bachtrog</w:t>
      </w:r>
      <w:proofErr w:type="spellEnd"/>
      <w:r w:rsidRPr="009C7866">
        <w:t xml:space="preserve"> 2017). In these cases, several SA-fusions within a clade may well suggest that these fusions are selectively favored. However, this model also shows that for clades </w:t>
      </w:r>
      <w:r w:rsidR="00726F96" w:rsidRPr="009C7866">
        <w:t xml:space="preserve">with </w:t>
      </w:r>
      <w:r w:rsidRPr="009C7866">
        <w:t xml:space="preserve">very few chromosomes (e.g. Diptera and Hemiptera), we should expect many SA-fusions even if they are not selectively favored (Blackmon, Ross, and </w:t>
      </w:r>
      <w:proofErr w:type="spellStart"/>
      <w:r w:rsidRPr="009C7866">
        <w:t>Bachtrog</w:t>
      </w:r>
      <w:proofErr w:type="spellEnd"/>
      <w:r w:rsidRPr="009C7866">
        <w:t xml:space="preserve"> 2017). Therefore, SA-fusions should only be considered as evidence for sexual antagonism when they occur at a higher rate than expected for the chromosome numbers and sex chromosome systems that have been present during the evolution of a clade.</w:t>
      </w:r>
    </w:p>
    <w:p w14:paraId="6EBC9EBA" w14:textId="67D901EF" w:rsidR="00706B8D" w:rsidRPr="009C7866" w:rsidRDefault="00706B8D">
      <w:pPr>
        <w:pStyle w:val="CaptionedFigure"/>
      </w:pPr>
    </w:p>
    <w:p w14:paraId="552249E5" w14:textId="4AEB0617" w:rsidR="00706B8D" w:rsidRPr="009C7866" w:rsidRDefault="000A681F">
      <w:pPr>
        <w:pStyle w:val="ImageCaption"/>
      </w:pPr>
      <w:r w:rsidRPr="009C7866">
        <w:rPr>
          <w:b/>
          <w:bCs/>
        </w:rPr>
        <w:t xml:space="preserve">Figure 1 </w:t>
      </w:r>
      <w:r w:rsidR="00C0664E" w:rsidRPr="009C7866">
        <w:rPr>
          <w:b/>
          <w:bCs/>
        </w:rPr>
        <w:t>Probability of a random fusion joining a sex chromosome and autosome.</w:t>
      </w:r>
      <w:r w:rsidR="00C0664E" w:rsidRPr="009C7866">
        <w:t xml:space="preserve"> On the vertical axis we plot the proportion of all fusions that are SA-fusions while on the horizontal axis we plot the diploid autosome count. Each sex chromosome system is indicated by a unique color.</w:t>
      </w:r>
    </w:p>
    <w:p w14:paraId="459176F6" w14:textId="530A9168" w:rsidR="000A681F" w:rsidRPr="009C7866" w:rsidRDefault="000A681F">
      <w:pPr>
        <w:pStyle w:val="ImageCaption"/>
        <w:rPr>
          <w:i w:val="0"/>
          <w:iCs/>
        </w:rPr>
      </w:pPr>
    </w:p>
    <w:p w14:paraId="49FE234F" w14:textId="5B46BE59" w:rsidR="00D27353" w:rsidRPr="00D27353" w:rsidRDefault="000A681F">
      <w:pPr>
        <w:pStyle w:val="ImageCaption"/>
        <w:rPr>
          <w:iCs/>
          <w:highlight w:val="yellow"/>
        </w:rPr>
      </w:pPr>
      <w:r w:rsidRPr="00D27353">
        <w:rPr>
          <w:b/>
          <w:bCs/>
          <w:highlight w:val="yellow"/>
        </w:rPr>
        <w:t xml:space="preserve">Figure 2 </w:t>
      </w:r>
      <w:r w:rsidR="008401DF" w:rsidRPr="00D27353">
        <w:rPr>
          <w:b/>
          <w:bCs/>
          <w:highlight w:val="yellow"/>
        </w:rPr>
        <w:t>Model for</w:t>
      </w:r>
      <w:r w:rsidR="008401DF" w:rsidRPr="00D27353">
        <w:rPr>
          <w:b/>
          <w:bCs/>
          <w:iCs/>
          <w:highlight w:val="yellow"/>
        </w:rPr>
        <w:t xml:space="preserve"> the evolution of karyotype data in Drosophila.</w:t>
      </w:r>
      <w:r w:rsidR="008401DF" w:rsidRPr="00D27353">
        <w:rPr>
          <w:iCs/>
          <w:highlight w:val="yellow"/>
        </w:rPr>
        <w:t xml:space="preserve"> At any instance in time a lineage will have </w:t>
      </w:r>
      <m:oMath>
        <m:r>
          <w:rPr>
            <w:rFonts w:ascii="Cambria Math" w:hAnsi="Cambria Math"/>
            <w:highlight w:val="yellow"/>
          </w:rPr>
          <m:t>i </m:t>
        </m:r>
      </m:oMath>
      <w:r w:rsidR="008401DF" w:rsidRPr="00D27353">
        <w:rPr>
          <w:iCs/>
          <w:highlight w:val="yellow"/>
        </w:rPr>
        <w:t xml:space="preserve">chromosome and either an XY or </w:t>
      </w:r>
      <w:proofErr w:type="spellStart"/>
      <w:r w:rsidR="008401DF" w:rsidRPr="00D27353">
        <w:rPr>
          <w:iCs/>
          <w:highlight w:val="yellow"/>
        </w:rPr>
        <w:t>neoXY</w:t>
      </w:r>
      <w:proofErr w:type="spellEnd"/>
      <w:r w:rsidR="008401DF" w:rsidRPr="00D27353">
        <w:rPr>
          <w:iCs/>
          <w:highlight w:val="yellow"/>
        </w:rPr>
        <w:t xml:space="preserve"> sex chromosome system. A lineage can make four possible transitions: </w:t>
      </w:r>
      <m:oMath>
        <m:r>
          <w:rPr>
            <w:rFonts w:ascii="Cambria Math" w:hAnsi="Cambria Math"/>
            <w:highlight w:val="yellow"/>
          </w:rPr>
          <m:t>δ</m:t>
        </m:r>
      </m:oMath>
      <w:r w:rsidR="008401DF" w:rsidRPr="00D27353">
        <w:rPr>
          <w:iCs/>
          <w:highlight w:val="yellow"/>
        </w:rPr>
        <w:t xml:space="preserve"> the fusion of two autosomes, </w:t>
      </w:r>
      <m:oMath>
        <m:r>
          <w:rPr>
            <w:rFonts w:ascii="Cambria Math" w:hAnsi="Cambria Math"/>
            <w:highlight w:val="yellow"/>
          </w:rPr>
          <m:t>γ</m:t>
        </m:r>
      </m:oMath>
      <w:r w:rsidR="008401DF" w:rsidRPr="00D27353">
        <w:rPr>
          <w:iCs/>
          <w:highlight w:val="yellow"/>
        </w:rPr>
        <w:t xml:space="preserve"> the fission of an autosome, </w:t>
      </w:r>
      <m:oMath>
        <m:r>
          <w:rPr>
            <w:rFonts w:ascii="Cambria Math" w:hAnsi="Cambria Math"/>
            <w:highlight w:val="yellow"/>
          </w:rPr>
          <m:t>σ</m:t>
        </m:r>
      </m:oMath>
      <w:r w:rsidR="008401DF" w:rsidRPr="00D27353">
        <w:rPr>
          <w:iCs/>
          <w:highlight w:val="yellow"/>
        </w:rPr>
        <w:t xml:space="preserve"> fusion of an autosome and a sex chromosome, and </w:t>
      </w:r>
      <m:oMath>
        <m:r>
          <w:rPr>
            <w:rFonts w:ascii="Cambria Math" w:hAnsi="Cambria Math"/>
            <w:highlight w:val="yellow"/>
          </w:rPr>
          <m:t>ρ</m:t>
        </m:r>
      </m:oMath>
      <w:r w:rsidR="008401DF" w:rsidRPr="00D27353">
        <w:rPr>
          <w:iCs/>
          <w:highlight w:val="yellow"/>
        </w:rPr>
        <w:t xml:space="preserve"> the transition from neoXY to XY.</w:t>
      </w:r>
    </w:p>
    <w:p w14:paraId="19210311" w14:textId="02D3D4CF" w:rsidR="00706B8D" w:rsidRDefault="00AD28C2">
      <w:pPr>
        <w:pStyle w:val="ImageCaption"/>
      </w:pPr>
      <w:r w:rsidRPr="00D27353">
        <w:rPr>
          <w:b/>
          <w:bCs/>
          <w:highlight w:val="yellow"/>
        </w:rPr>
        <w:t xml:space="preserve">Figure 3 </w:t>
      </w:r>
      <w:r w:rsidR="00C0664E" w:rsidRPr="00D27353">
        <w:rPr>
          <w:b/>
          <w:bCs/>
          <w:highlight w:val="yellow"/>
        </w:rPr>
        <w:t xml:space="preserve">Estimating </w:t>
      </w:r>
      <m:oMath>
        <m:r>
          <m:rPr>
            <m:sty m:val="bi"/>
          </m:rPr>
          <w:rPr>
            <w:rFonts w:ascii="Cambria Math" w:hAnsi="Cambria Math"/>
            <w:highlight w:val="yellow"/>
          </w:rPr>
          <m:t>P(SA)</m:t>
        </m:r>
      </m:oMath>
      <w:r w:rsidR="00C0664E" w:rsidRPr="00D27353">
        <w:rPr>
          <w:b/>
          <w:bCs/>
          <w:highlight w:val="yellow"/>
        </w:rPr>
        <w:t xml:space="preserve"> across a clade.</w:t>
      </w:r>
      <w:r w:rsidR="00C0664E" w:rsidRPr="00D27353">
        <w:rPr>
          <w:highlight w:val="yellow"/>
        </w:rPr>
        <w:t xml:space="preserve"> On the left a stochastic map showing chromosome number and sex chromosome system. In the table on the right we have calculated the proportion of time that each state is present in the clade and then calculated </w:t>
      </w:r>
      <m:oMath>
        <m:r>
          <w:rPr>
            <w:rFonts w:ascii="Cambria Math" w:hAnsi="Cambria Math"/>
            <w:highlight w:val="yellow"/>
          </w:rPr>
          <m:t>P(SA)</m:t>
        </m:r>
      </m:oMath>
      <w:r w:rsidR="00C0664E" w:rsidRPr="00D27353">
        <w:rPr>
          <w:highlight w:val="yellow"/>
        </w:rPr>
        <w:t xml:space="preserve"> for each of these states. These </w:t>
      </w:r>
      <m:oMath>
        <m:r>
          <w:rPr>
            <w:rFonts w:ascii="Cambria Math" w:hAnsi="Cambria Math"/>
            <w:highlight w:val="yellow"/>
          </w:rPr>
          <m:t>P(SA)</m:t>
        </m:r>
      </m:oMath>
      <w:r w:rsidR="00C0664E" w:rsidRPr="00D27353">
        <w:rPr>
          <w:highlight w:val="yellow"/>
        </w:rPr>
        <w:t xml:space="preserve"> values along with the proportions are used to generate the expected </w:t>
      </w:r>
      <m:oMath>
        <m:r>
          <w:rPr>
            <w:rFonts w:ascii="Cambria Math" w:hAnsi="Cambria Math"/>
            <w:highlight w:val="yellow"/>
          </w:rPr>
          <m:t>P(SA)</m:t>
        </m:r>
      </m:oMath>
      <w:r w:rsidR="00C0664E" w:rsidRPr="00D27353">
        <w:rPr>
          <w:highlight w:val="yellow"/>
        </w:rPr>
        <w:t xml:space="preserve"> for the clade as a whole.</w:t>
      </w:r>
    </w:p>
    <w:p w14:paraId="0B1813F0" w14:textId="369BF231" w:rsidR="00AD28C2" w:rsidRDefault="00AD28C2">
      <w:pPr>
        <w:pStyle w:val="ImageCaption"/>
      </w:pPr>
    </w:p>
    <w:p w14:paraId="17A71473" w14:textId="1A0D1451" w:rsidR="00AD28C2" w:rsidRDefault="00AD28C2">
      <w:pPr>
        <w:pStyle w:val="ImageCaption"/>
      </w:pPr>
    </w:p>
    <w:p w14:paraId="02D12E03" w14:textId="77777777" w:rsidR="00AD28C2" w:rsidRPr="009C7866" w:rsidRDefault="00AD28C2">
      <w:pPr>
        <w:pStyle w:val="ImageCaption"/>
      </w:pPr>
    </w:p>
    <w:p w14:paraId="227F5767" w14:textId="77777777" w:rsidR="00706B8D" w:rsidRPr="009C7866" w:rsidRDefault="00C0664E">
      <w:pPr>
        <w:pStyle w:val="Bibliography"/>
      </w:pPr>
      <w:bookmarkStart w:id="42" w:name="ref-ashman2014tree"/>
      <w:bookmarkStart w:id="43" w:name="refs"/>
      <w:r w:rsidRPr="009C7866">
        <w:t xml:space="preserve">Ashman, Tia-Lynn, Doris </w:t>
      </w:r>
      <w:proofErr w:type="spellStart"/>
      <w:r w:rsidRPr="009C7866">
        <w:t>Bachtrog</w:t>
      </w:r>
      <w:proofErr w:type="spellEnd"/>
      <w:r w:rsidRPr="009C7866">
        <w:t xml:space="preserve">, Heath Blackmon, Emma E Goldberg, Matthew W Hahn, Mark Kirkpatrick, Jun Kitano, et al. 2014. “Tree of Sex: A Database of Sexual Systems.” </w:t>
      </w:r>
      <w:r w:rsidRPr="009C7866">
        <w:rPr>
          <w:i/>
        </w:rPr>
        <w:t>Scientific Data</w:t>
      </w:r>
      <w:r w:rsidRPr="009C7866">
        <w:t xml:space="preserve"> 1: 140015.</w:t>
      </w:r>
    </w:p>
    <w:p w14:paraId="0A48D50D" w14:textId="77777777" w:rsidR="00706B8D" w:rsidRPr="009C7866" w:rsidRDefault="00C0664E">
      <w:pPr>
        <w:pStyle w:val="Bibliography"/>
      </w:pPr>
      <w:bookmarkStart w:id="44" w:name="ref-bachtrog2014sex"/>
      <w:bookmarkEnd w:id="42"/>
      <w:proofErr w:type="spellStart"/>
      <w:r w:rsidRPr="009C7866">
        <w:t>Bachtrog</w:t>
      </w:r>
      <w:proofErr w:type="spellEnd"/>
      <w:r w:rsidRPr="009C7866">
        <w:t xml:space="preserve">, Doris, Judith E </w:t>
      </w:r>
      <w:proofErr w:type="spellStart"/>
      <w:r w:rsidRPr="009C7866">
        <w:t>Mank</w:t>
      </w:r>
      <w:proofErr w:type="spellEnd"/>
      <w:r w:rsidRPr="009C7866">
        <w:t xml:space="preserve">, Catherine L </w:t>
      </w:r>
      <w:proofErr w:type="spellStart"/>
      <w:r w:rsidRPr="009C7866">
        <w:t>Peichel</w:t>
      </w:r>
      <w:proofErr w:type="spellEnd"/>
      <w:r w:rsidRPr="009C7866">
        <w:t xml:space="preserve">, Mark Kirkpatrick, Sarah P Otto, Tia-Lynn Ashman, Matthew W Hahn, et al. 2014. “Sex Determination: Why so Many Ways of Doing It?” </w:t>
      </w:r>
      <w:proofErr w:type="spellStart"/>
      <w:r w:rsidRPr="009C7866">
        <w:rPr>
          <w:i/>
        </w:rPr>
        <w:t>PLoS</w:t>
      </w:r>
      <w:proofErr w:type="spellEnd"/>
      <w:r w:rsidRPr="009C7866">
        <w:rPr>
          <w:i/>
        </w:rPr>
        <w:t xml:space="preserve"> Biol</w:t>
      </w:r>
      <w:r w:rsidRPr="009C7866">
        <w:t xml:space="preserve"> 12 (7): e1001899.</w:t>
      </w:r>
    </w:p>
    <w:p w14:paraId="272203E7" w14:textId="77777777" w:rsidR="00706B8D" w:rsidRPr="009C7866" w:rsidRDefault="00C0664E">
      <w:pPr>
        <w:pStyle w:val="Bibliography"/>
      </w:pPr>
      <w:bookmarkStart w:id="45" w:name="ref-blackmon2019"/>
      <w:bookmarkEnd w:id="44"/>
      <w:r w:rsidRPr="009C7866">
        <w:t xml:space="preserve">Blackmon, Heath, Joshua Justison, </w:t>
      </w:r>
      <w:proofErr w:type="spellStart"/>
      <w:r w:rsidRPr="009C7866">
        <w:t>Itay</w:t>
      </w:r>
      <w:proofErr w:type="spellEnd"/>
      <w:r w:rsidRPr="009C7866">
        <w:t xml:space="preserve"> </w:t>
      </w:r>
      <w:proofErr w:type="spellStart"/>
      <w:r w:rsidRPr="009C7866">
        <w:t>Mayrose</w:t>
      </w:r>
      <w:proofErr w:type="spellEnd"/>
      <w:r w:rsidRPr="009C7866">
        <w:t xml:space="preserve">, and Emma E Goldberg. 2019. “Meiotic Drive Shapes Rates of Karyotype Evolution in Mammals.” </w:t>
      </w:r>
      <w:r w:rsidRPr="009C7866">
        <w:rPr>
          <w:i/>
        </w:rPr>
        <w:t>Evolution</w:t>
      </w:r>
      <w:r w:rsidRPr="009C7866">
        <w:t xml:space="preserve"> 73 (3): 511–23.</w:t>
      </w:r>
    </w:p>
    <w:p w14:paraId="5EFC86E3" w14:textId="77777777" w:rsidR="00706B8D" w:rsidRPr="009C7866" w:rsidRDefault="00C0664E">
      <w:pPr>
        <w:pStyle w:val="Bibliography"/>
      </w:pPr>
      <w:bookmarkStart w:id="46" w:name="ref-blackmon2017"/>
      <w:bookmarkEnd w:id="45"/>
      <w:r w:rsidRPr="009C7866">
        <w:t xml:space="preserve">Blackmon, Heath, Laura Ross, and Doris </w:t>
      </w:r>
      <w:proofErr w:type="spellStart"/>
      <w:r w:rsidRPr="009C7866">
        <w:t>Bachtrog</w:t>
      </w:r>
      <w:proofErr w:type="spellEnd"/>
      <w:r w:rsidRPr="009C7866">
        <w:t xml:space="preserve">. 2017. “Sex Determination, Sex Chromosomes, and Karyotype Evolution in Insects.” </w:t>
      </w:r>
      <w:r w:rsidRPr="009C7866">
        <w:rPr>
          <w:i/>
        </w:rPr>
        <w:t>Journal of Heredity</w:t>
      </w:r>
      <w:r w:rsidRPr="009C7866">
        <w:t xml:space="preserve"> 108 (1): 78–93.</w:t>
      </w:r>
    </w:p>
    <w:p w14:paraId="18CFA7BB" w14:textId="77777777" w:rsidR="00706B8D" w:rsidRPr="009C7866" w:rsidRDefault="00C0664E">
      <w:pPr>
        <w:pStyle w:val="Bibliography"/>
      </w:pPr>
      <w:bookmarkStart w:id="47" w:name="ref-charlesworth1980"/>
      <w:bookmarkEnd w:id="46"/>
      <w:r w:rsidRPr="009C7866">
        <w:t xml:space="preserve">Charlesworth, D, and B Charlesworth. 1980. “Sex Differences in Fitness and Selection for Centric Fusions Between Sex-Chromosomes and Autosomes.” </w:t>
      </w:r>
      <w:r w:rsidRPr="009C7866">
        <w:rPr>
          <w:i/>
        </w:rPr>
        <w:t>Genetics Research</w:t>
      </w:r>
      <w:r w:rsidRPr="009C7866">
        <w:t xml:space="preserve"> 35 (2): 205–14.</w:t>
      </w:r>
    </w:p>
    <w:p w14:paraId="71626EAC" w14:textId="77777777" w:rsidR="00706B8D" w:rsidRPr="009C7866" w:rsidRDefault="00C0664E">
      <w:pPr>
        <w:pStyle w:val="Bibliography"/>
      </w:pPr>
      <w:bookmarkStart w:id="48" w:name="ref-cheng2016sex"/>
      <w:bookmarkEnd w:id="47"/>
      <w:r w:rsidRPr="009C7866">
        <w:t xml:space="preserve">Cheng, </w:t>
      </w:r>
      <w:proofErr w:type="spellStart"/>
      <w:r w:rsidRPr="009C7866">
        <w:t>Changde</w:t>
      </w:r>
      <w:proofErr w:type="spellEnd"/>
      <w:r w:rsidRPr="009C7866">
        <w:t xml:space="preserve">, and Mark Kirkpatrick. 2016. “Sex-Specific Selection and Sex-Biased Gene Expression in Humans and Flies.” </w:t>
      </w:r>
      <w:proofErr w:type="spellStart"/>
      <w:r w:rsidRPr="009C7866">
        <w:rPr>
          <w:i/>
        </w:rPr>
        <w:t>PLoS</w:t>
      </w:r>
      <w:proofErr w:type="spellEnd"/>
      <w:r w:rsidRPr="009C7866">
        <w:rPr>
          <w:i/>
        </w:rPr>
        <w:t xml:space="preserve"> Genetics</w:t>
      </w:r>
      <w:r w:rsidRPr="009C7866">
        <w:t xml:space="preserve"> 12 (9).</w:t>
      </w:r>
    </w:p>
    <w:p w14:paraId="683CB019" w14:textId="77777777" w:rsidR="00706B8D" w:rsidRPr="009C7866" w:rsidRDefault="00C0664E">
      <w:pPr>
        <w:pStyle w:val="Bibliography"/>
      </w:pPr>
      <w:bookmarkStart w:id="49" w:name="ref-hsu2013"/>
      <w:bookmarkEnd w:id="48"/>
      <w:r w:rsidRPr="009C7866">
        <w:t xml:space="preserve">Hsu, Tao C, and Kurt </w:t>
      </w:r>
      <w:proofErr w:type="spellStart"/>
      <w:r w:rsidRPr="009C7866">
        <w:t>Benirschke</w:t>
      </w:r>
      <w:proofErr w:type="spellEnd"/>
      <w:r w:rsidRPr="009C7866">
        <w:t xml:space="preserve">. 2013. </w:t>
      </w:r>
      <w:r w:rsidRPr="009C7866">
        <w:rPr>
          <w:i/>
        </w:rPr>
        <w:t>An Atlas of Mammalian Chromosomes</w:t>
      </w:r>
      <w:r w:rsidRPr="009C7866">
        <w:t>. Vol. 10. Springer Science &amp; Business Media.</w:t>
      </w:r>
    </w:p>
    <w:p w14:paraId="7B3C9368" w14:textId="77777777" w:rsidR="00706B8D" w:rsidRPr="009C7866" w:rsidRDefault="00C0664E">
      <w:pPr>
        <w:pStyle w:val="Bibliography"/>
      </w:pPr>
      <w:bookmarkStart w:id="50" w:name="ref-huelsenbeck2003"/>
      <w:bookmarkEnd w:id="49"/>
      <w:proofErr w:type="spellStart"/>
      <w:r w:rsidRPr="009C7866">
        <w:t>Huelsenbeck</w:t>
      </w:r>
      <w:proofErr w:type="spellEnd"/>
      <w:r w:rsidRPr="009C7866">
        <w:t xml:space="preserve">, John P, Rasmus Nielsen, and Jonathan P </w:t>
      </w:r>
      <w:proofErr w:type="spellStart"/>
      <w:r w:rsidRPr="009C7866">
        <w:t>Bollback</w:t>
      </w:r>
      <w:proofErr w:type="spellEnd"/>
      <w:r w:rsidRPr="009C7866">
        <w:t xml:space="preserve">. 2003. “Stochastic Mapping of Morphological Characters.” </w:t>
      </w:r>
      <w:r w:rsidRPr="009C7866">
        <w:rPr>
          <w:i/>
        </w:rPr>
        <w:t>Systematic Biology</w:t>
      </w:r>
      <w:r w:rsidRPr="009C7866">
        <w:t xml:space="preserve"> 52 (2): 131–58.</w:t>
      </w:r>
    </w:p>
    <w:p w14:paraId="5DF0054D" w14:textId="77777777" w:rsidR="00706B8D" w:rsidRPr="009C7866" w:rsidRDefault="00C0664E">
      <w:pPr>
        <w:pStyle w:val="Bibliography"/>
      </w:pPr>
      <w:bookmarkStart w:id="51" w:name="ref-innocenti2010sexually"/>
      <w:bookmarkEnd w:id="50"/>
      <w:proofErr w:type="spellStart"/>
      <w:r w:rsidRPr="009C7866">
        <w:t>Innocenti</w:t>
      </w:r>
      <w:proofErr w:type="spellEnd"/>
      <w:r w:rsidRPr="009C7866">
        <w:t xml:space="preserve">, Paolo, and Edward H Morrow. 2010. “The Sexually Antagonistic Genes of Drosophila Melanogaster.” </w:t>
      </w:r>
      <w:proofErr w:type="spellStart"/>
      <w:r w:rsidRPr="009C7866">
        <w:rPr>
          <w:i/>
        </w:rPr>
        <w:t>PLoS</w:t>
      </w:r>
      <w:proofErr w:type="spellEnd"/>
      <w:r w:rsidRPr="009C7866">
        <w:rPr>
          <w:i/>
        </w:rPr>
        <w:t xml:space="preserve"> Biology</w:t>
      </w:r>
      <w:r w:rsidRPr="009C7866">
        <w:t xml:space="preserve"> 8 (3).</w:t>
      </w:r>
    </w:p>
    <w:p w14:paraId="5C083303" w14:textId="77777777" w:rsidR="00706B8D" w:rsidRPr="009C7866" w:rsidRDefault="00C0664E">
      <w:pPr>
        <w:pStyle w:val="Bibliography"/>
      </w:pPr>
      <w:bookmarkStart w:id="52" w:name="ref-kasimatis2019limits"/>
      <w:bookmarkEnd w:id="51"/>
      <w:proofErr w:type="spellStart"/>
      <w:r w:rsidRPr="009C7866">
        <w:t>Kasimatis</w:t>
      </w:r>
      <w:proofErr w:type="spellEnd"/>
      <w:r w:rsidRPr="009C7866">
        <w:t xml:space="preserve">, Katja R, Peter L Ralph, and Patrick C Phillips. 2019. “Limits to Genomic Divergence Under Sexually Antagonistic Selection.” </w:t>
      </w:r>
      <w:r w:rsidRPr="009C7866">
        <w:rPr>
          <w:i/>
        </w:rPr>
        <w:t>G3: Genes, Genomes, Genetics</w:t>
      </w:r>
      <w:r w:rsidRPr="009C7866">
        <w:t xml:space="preserve"> 9 (11): 3813–24.</w:t>
      </w:r>
    </w:p>
    <w:p w14:paraId="4199E457" w14:textId="77777777" w:rsidR="00706B8D" w:rsidRPr="009C7866" w:rsidRDefault="00C0664E">
      <w:pPr>
        <w:pStyle w:val="Bibliography"/>
      </w:pPr>
      <w:bookmarkStart w:id="53" w:name="ref-maddison2013"/>
      <w:bookmarkEnd w:id="52"/>
      <w:r w:rsidRPr="009C7866">
        <w:t xml:space="preserve">Maddison, Wayne P, and </w:t>
      </w:r>
      <w:proofErr w:type="spellStart"/>
      <w:r w:rsidRPr="009C7866">
        <w:t>Geneviev̀e</w:t>
      </w:r>
      <w:proofErr w:type="spellEnd"/>
      <w:r w:rsidRPr="009C7866">
        <w:t xml:space="preserve"> Leduc-Robert. 2013. “Multiple Origins of Sex Chromosome Fusions Correlated with Chiasma Localization in </w:t>
      </w:r>
      <w:proofErr w:type="spellStart"/>
      <w:r w:rsidRPr="009C7866">
        <w:t>Habronattus</w:t>
      </w:r>
      <w:proofErr w:type="spellEnd"/>
      <w:r w:rsidRPr="009C7866">
        <w:t xml:space="preserve"> Jumping Spiders (Araneae: </w:t>
      </w:r>
      <w:proofErr w:type="spellStart"/>
      <w:r w:rsidRPr="009C7866">
        <w:t>Salticidae</w:t>
      </w:r>
      <w:proofErr w:type="spellEnd"/>
      <w:r w:rsidRPr="009C7866">
        <w:t xml:space="preserve">).” </w:t>
      </w:r>
      <w:r w:rsidRPr="009C7866">
        <w:rPr>
          <w:i/>
        </w:rPr>
        <w:t>Evolution</w:t>
      </w:r>
      <w:r w:rsidRPr="009C7866">
        <w:t xml:space="preserve"> 67 (8): 2258–72.</w:t>
      </w:r>
    </w:p>
    <w:p w14:paraId="47D9A6CF" w14:textId="77777777" w:rsidR="00706B8D" w:rsidRPr="009C7866" w:rsidRDefault="00C0664E">
      <w:pPr>
        <w:pStyle w:val="Bibliography"/>
      </w:pPr>
      <w:bookmarkStart w:id="54" w:name="ref-mcallister2003"/>
      <w:bookmarkEnd w:id="53"/>
      <w:r w:rsidRPr="009C7866">
        <w:t xml:space="preserve">McAllister, Bryant F. 2003. “Sequence Differentiation Associated with an Inversion on the Neo-X Chromosome of Drosophila Americana.” </w:t>
      </w:r>
      <w:r w:rsidRPr="009C7866">
        <w:rPr>
          <w:i/>
        </w:rPr>
        <w:t>Genetics Society of America</w:t>
      </w:r>
      <w:r w:rsidRPr="009C7866">
        <w:t xml:space="preserve"> 165 (3): 1317–28.</w:t>
      </w:r>
    </w:p>
    <w:p w14:paraId="03E13ECD" w14:textId="77777777" w:rsidR="00706B8D" w:rsidRPr="009C7866" w:rsidRDefault="00C0664E">
      <w:pPr>
        <w:pStyle w:val="Bibliography"/>
      </w:pPr>
      <w:bookmarkStart w:id="55" w:name="ref-pennell2015"/>
      <w:bookmarkEnd w:id="54"/>
      <w:r w:rsidRPr="009C7866">
        <w:t xml:space="preserve">Pennell, Matthew W, Mark Kirkpatrick, Sarah P Otto, Jana C </w:t>
      </w:r>
      <w:proofErr w:type="spellStart"/>
      <w:r w:rsidRPr="009C7866">
        <w:t>Vamosi</w:t>
      </w:r>
      <w:proofErr w:type="spellEnd"/>
      <w:r w:rsidRPr="009C7866">
        <w:t xml:space="preserve">, Catherine L </w:t>
      </w:r>
      <w:proofErr w:type="spellStart"/>
      <w:r w:rsidRPr="009C7866">
        <w:t>Peichel</w:t>
      </w:r>
      <w:proofErr w:type="spellEnd"/>
      <w:r w:rsidRPr="009C7866">
        <w:t xml:space="preserve">, Nicole Valenzuela, and Jun Kitano. 2015. “Y Fuse? Sex Chromosome Fusions in Fishes and Reptiles.” </w:t>
      </w:r>
      <w:proofErr w:type="spellStart"/>
      <w:r w:rsidRPr="009C7866">
        <w:rPr>
          <w:i/>
        </w:rPr>
        <w:t>PLoS</w:t>
      </w:r>
      <w:proofErr w:type="spellEnd"/>
      <w:r w:rsidRPr="009C7866">
        <w:rPr>
          <w:i/>
        </w:rPr>
        <w:t xml:space="preserve"> Genetics</w:t>
      </w:r>
      <w:r w:rsidRPr="009C7866">
        <w:t xml:space="preserve"> 11 (5).</w:t>
      </w:r>
    </w:p>
    <w:p w14:paraId="7332EBA7" w14:textId="77777777" w:rsidR="00706B8D" w:rsidRPr="009C7866" w:rsidRDefault="00C0664E">
      <w:pPr>
        <w:pStyle w:val="Bibliography"/>
      </w:pPr>
      <w:bookmarkStart w:id="56" w:name="ref-ponnikas2018sex"/>
      <w:bookmarkEnd w:id="55"/>
      <w:proofErr w:type="spellStart"/>
      <w:r w:rsidRPr="009C7866">
        <w:lastRenderedPageBreak/>
        <w:t>Ponnikas</w:t>
      </w:r>
      <w:proofErr w:type="spellEnd"/>
      <w:r w:rsidRPr="009C7866">
        <w:t xml:space="preserve">, </w:t>
      </w:r>
      <w:proofErr w:type="spellStart"/>
      <w:r w:rsidRPr="009C7866">
        <w:t>Suvi</w:t>
      </w:r>
      <w:proofErr w:type="spellEnd"/>
      <w:r w:rsidRPr="009C7866">
        <w:t xml:space="preserve">, Hanna </w:t>
      </w:r>
      <w:proofErr w:type="spellStart"/>
      <w:r w:rsidRPr="009C7866">
        <w:t>Sigeman</w:t>
      </w:r>
      <w:proofErr w:type="spellEnd"/>
      <w:r w:rsidRPr="009C7866">
        <w:t xml:space="preserve">, Jessica K Abbott, and Bengt Hansson. 2018. “Why Do Sex Chromosomes Stop Recombining?” </w:t>
      </w:r>
      <w:r w:rsidRPr="009C7866">
        <w:rPr>
          <w:i/>
        </w:rPr>
        <w:t>Trends in Genetics</w:t>
      </w:r>
      <w:r w:rsidRPr="009C7866">
        <w:t xml:space="preserve"> 34 (7): 492–503.</w:t>
      </w:r>
    </w:p>
    <w:p w14:paraId="038753D1" w14:textId="77777777" w:rsidR="00706B8D" w:rsidRPr="009C7866" w:rsidRDefault="00C0664E">
      <w:pPr>
        <w:pStyle w:val="Bibliography"/>
      </w:pPr>
      <w:bookmarkStart w:id="57" w:name="ref-revell2012"/>
      <w:bookmarkEnd w:id="56"/>
      <w:r w:rsidRPr="009C7866">
        <w:t>Revell, Liam J. 2012. “</w:t>
      </w:r>
      <w:proofErr w:type="spellStart"/>
      <w:r w:rsidRPr="009C7866">
        <w:t>Phytools</w:t>
      </w:r>
      <w:proofErr w:type="spellEnd"/>
      <w:r w:rsidRPr="009C7866">
        <w:t xml:space="preserve">: An R Package for Phylogenetic Comparative Biology (and Other Things).” </w:t>
      </w:r>
      <w:r w:rsidRPr="009C7866">
        <w:rPr>
          <w:i/>
        </w:rPr>
        <w:t>Methods in Ecology and Evolution</w:t>
      </w:r>
      <w:r w:rsidRPr="009C7866">
        <w:t xml:space="preserve"> 3 (2): 217–23.</w:t>
      </w:r>
    </w:p>
    <w:p w14:paraId="79A72CFF" w14:textId="77777777" w:rsidR="00706B8D" w:rsidRPr="009C7866" w:rsidRDefault="00C0664E">
      <w:pPr>
        <w:pStyle w:val="Bibliography"/>
      </w:pPr>
      <w:bookmarkStart w:id="58" w:name="ref-stebbins1971"/>
      <w:bookmarkEnd w:id="57"/>
      <w:r w:rsidRPr="009C7866">
        <w:t xml:space="preserve">Stebbins, George Ledyard, and others. 1971. “Chromosomal Evolution in Higher Plants.” </w:t>
      </w:r>
      <w:r w:rsidRPr="009C7866">
        <w:rPr>
          <w:i/>
        </w:rPr>
        <w:t>Chromosomal Evolution in Higher Plants.</w:t>
      </w:r>
    </w:p>
    <w:p w14:paraId="1D763C0F" w14:textId="77777777" w:rsidR="00706B8D" w:rsidRPr="009C7866" w:rsidRDefault="00C0664E">
      <w:pPr>
        <w:pStyle w:val="Bibliography"/>
      </w:pPr>
      <w:bookmarkStart w:id="59" w:name="ref-white1977"/>
      <w:bookmarkEnd w:id="58"/>
      <w:r w:rsidRPr="009C7866">
        <w:t xml:space="preserve">White, Michael James Denham. 1977. </w:t>
      </w:r>
      <w:r w:rsidRPr="009C7866">
        <w:rPr>
          <w:i/>
        </w:rPr>
        <w:t>Animal Cytology and Evolution</w:t>
      </w:r>
      <w:r w:rsidRPr="009C7866">
        <w:t>. CUP Archive.</w:t>
      </w:r>
    </w:p>
    <w:p w14:paraId="6C8CEF4B" w14:textId="77777777" w:rsidR="00D27353" w:rsidRDefault="00C0664E">
      <w:pPr>
        <w:pStyle w:val="Bibliography"/>
      </w:pPr>
      <w:bookmarkStart w:id="60" w:name="ref-zhou2012"/>
      <w:bookmarkEnd w:id="59"/>
      <w:r w:rsidRPr="009C7866">
        <w:t xml:space="preserve">Zhou, Qi, and Doris </w:t>
      </w:r>
      <w:proofErr w:type="spellStart"/>
      <w:r w:rsidRPr="009C7866">
        <w:t>Bachtrog</w:t>
      </w:r>
      <w:proofErr w:type="spellEnd"/>
      <w:r w:rsidRPr="009C7866">
        <w:t xml:space="preserve">. 2012. “Sex-Specific Adaptation Drives Early Sex Chromosome Evolution in Drosophila.” </w:t>
      </w:r>
      <w:r w:rsidRPr="009C7866">
        <w:rPr>
          <w:i/>
        </w:rPr>
        <w:t>Science</w:t>
      </w:r>
      <w:r w:rsidRPr="009C7866">
        <w:t xml:space="preserve"> 337 (6092): 341–45.</w:t>
      </w:r>
      <w:bookmarkEnd w:id="43"/>
      <w:bookmarkEnd w:id="60"/>
    </w:p>
    <w:p w14:paraId="1F0757B9" w14:textId="77777777" w:rsidR="00D27353" w:rsidRDefault="00D27353">
      <w:pPr>
        <w:pStyle w:val="Bibliography"/>
      </w:pPr>
    </w:p>
    <w:p w14:paraId="215D2752" w14:textId="77777777" w:rsidR="003D426D" w:rsidRPr="003D426D" w:rsidRDefault="00D27353" w:rsidP="003D426D">
      <w:pPr>
        <w:pStyle w:val="EndNoteBibliography"/>
        <w:spacing w:after="0"/>
        <w:ind w:left="720" w:hanging="720"/>
        <w:rPr>
          <w:noProof/>
        </w:rPr>
      </w:pPr>
      <w:r>
        <w:fldChar w:fldCharType="begin"/>
      </w:r>
      <w:r>
        <w:instrText xml:space="preserve"> ADDIN EN.REFLIST </w:instrText>
      </w:r>
      <w:r>
        <w:fldChar w:fldCharType="separate"/>
      </w:r>
      <w:r w:rsidR="003D426D" w:rsidRPr="003D426D">
        <w:rPr>
          <w:noProof/>
        </w:rPr>
        <w:t>Blackmon, H., J. Justison, I. Mayrose and E. E. Goldberg, 2019 Meiotic drive shapes rates of karyotype evolution in mammals. Evolution 73</w:t>
      </w:r>
      <w:r w:rsidR="003D426D" w:rsidRPr="003D426D">
        <w:rPr>
          <w:b/>
          <w:noProof/>
        </w:rPr>
        <w:t>:</w:t>
      </w:r>
      <w:r w:rsidR="003D426D" w:rsidRPr="003D426D">
        <w:rPr>
          <w:noProof/>
        </w:rPr>
        <w:t xml:space="preserve"> 511-523.</w:t>
      </w:r>
    </w:p>
    <w:p w14:paraId="0ADB8825" w14:textId="77777777" w:rsidR="003D426D" w:rsidRPr="003D426D" w:rsidRDefault="003D426D" w:rsidP="003D426D">
      <w:pPr>
        <w:pStyle w:val="EndNoteBibliography"/>
        <w:spacing w:after="0"/>
        <w:ind w:left="720" w:hanging="720"/>
        <w:rPr>
          <w:noProof/>
        </w:rPr>
      </w:pPr>
      <w:r w:rsidRPr="003D426D">
        <w:rPr>
          <w:noProof/>
        </w:rPr>
        <w:t>Charlesworth, D., and B. Charlesworth, 1980 Sex differences in fitness and selection for centric fusions between sex-chromosomes and autosomes. Genet Res 35</w:t>
      </w:r>
      <w:r w:rsidRPr="003D426D">
        <w:rPr>
          <w:b/>
          <w:noProof/>
        </w:rPr>
        <w:t>:</w:t>
      </w:r>
      <w:r w:rsidRPr="003D426D">
        <w:rPr>
          <w:noProof/>
        </w:rPr>
        <w:t xml:space="preserve"> 205-214.</w:t>
      </w:r>
    </w:p>
    <w:p w14:paraId="3931A6E1" w14:textId="77777777" w:rsidR="003D426D" w:rsidRPr="003D426D" w:rsidRDefault="003D426D" w:rsidP="003D426D">
      <w:pPr>
        <w:pStyle w:val="EndNoteBibliography"/>
        <w:spacing w:after="0"/>
        <w:ind w:left="720" w:hanging="720"/>
        <w:rPr>
          <w:noProof/>
        </w:rPr>
      </w:pPr>
      <w:r w:rsidRPr="003D426D">
        <w:rPr>
          <w:noProof/>
        </w:rPr>
        <w:t>Kitano, J., J. A. Ross, S. Mori, M. Kume, F. C. Jones</w:t>
      </w:r>
      <w:r w:rsidRPr="003D426D">
        <w:rPr>
          <w:i/>
          <w:noProof/>
        </w:rPr>
        <w:t xml:space="preserve"> et al.</w:t>
      </w:r>
      <w:r w:rsidRPr="003D426D">
        <w:rPr>
          <w:noProof/>
        </w:rPr>
        <w:t>, 2009 A role for a neo-sex chromosome in stickleback speciation. Nature 461</w:t>
      </w:r>
      <w:r w:rsidRPr="003D426D">
        <w:rPr>
          <w:b/>
          <w:noProof/>
        </w:rPr>
        <w:t>:</w:t>
      </w:r>
      <w:r w:rsidRPr="003D426D">
        <w:rPr>
          <w:noProof/>
        </w:rPr>
        <w:t xml:space="preserve"> 1079-1083.</w:t>
      </w:r>
    </w:p>
    <w:p w14:paraId="5E104AAD" w14:textId="77777777" w:rsidR="003D426D" w:rsidRPr="003D426D" w:rsidRDefault="003D426D" w:rsidP="003D426D">
      <w:pPr>
        <w:pStyle w:val="EndNoteBibliography"/>
        <w:spacing w:after="0"/>
        <w:ind w:left="720" w:hanging="720"/>
        <w:rPr>
          <w:noProof/>
        </w:rPr>
      </w:pPr>
      <w:r w:rsidRPr="003D426D">
        <w:rPr>
          <w:noProof/>
        </w:rPr>
        <w:t xml:space="preserve">Stebbins, G. L., 1971 </w:t>
      </w:r>
      <w:r w:rsidRPr="003D426D">
        <w:rPr>
          <w:i/>
          <w:noProof/>
        </w:rPr>
        <w:t>Chromosomal evolution in higher plants</w:t>
      </w:r>
      <w:r w:rsidRPr="003D426D">
        <w:rPr>
          <w:noProof/>
        </w:rPr>
        <w:t>. Edward Arnold, London, UK.</w:t>
      </w:r>
    </w:p>
    <w:p w14:paraId="53ED1880" w14:textId="77777777" w:rsidR="003D426D" w:rsidRPr="003D426D" w:rsidRDefault="003D426D" w:rsidP="003D426D">
      <w:pPr>
        <w:pStyle w:val="EndNoteBibliography"/>
        <w:ind w:left="720" w:hanging="720"/>
        <w:rPr>
          <w:noProof/>
        </w:rPr>
      </w:pPr>
      <w:r w:rsidRPr="003D426D">
        <w:rPr>
          <w:noProof/>
        </w:rPr>
        <w:t xml:space="preserve">White, M. J. D., 1977 </w:t>
      </w:r>
      <w:r w:rsidRPr="003D426D">
        <w:rPr>
          <w:i/>
          <w:noProof/>
        </w:rPr>
        <w:t>Animal cytology &amp; evolution</w:t>
      </w:r>
      <w:r w:rsidRPr="003D426D">
        <w:rPr>
          <w:noProof/>
        </w:rPr>
        <w:t>. University Press, Cambridge.</w:t>
      </w:r>
    </w:p>
    <w:p w14:paraId="5BEAC405" w14:textId="320DBBDF" w:rsidR="00706B8D" w:rsidRPr="009C7866" w:rsidRDefault="00D27353">
      <w:pPr>
        <w:pStyle w:val="Bibliography"/>
      </w:pPr>
      <w:r>
        <w:fldChar w:fldCharType="end"/>
      </w:r>
    </w:p>
    <w:sectPr w:rsidR="00706B8D" w:rsidRPr="009C7866"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AEC914" w14:textId="77777777" w:rsidR="00472ADB" w:rsidRDefault="00472ADB">
      <w:pPr>
        <w:spacing w:after="0"/>
      </w:pPr>
      <w:r>
        <w:separator/>
      </w:r>
    </w:p>
  </w:endnote>
  <w:endnote w:type="continuationSeparator" w:id="0">
    <w:p w14:paraId="0195E6EB" w14:textId="77777777" w:rsidR="00472ADB" w:rsidRDefault="00472A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C7C7E" w14:textId="77777777" w:rsidR="00472ADB" w:rsidRDefault="00472ADB">
      <w:r>
        <w:separator/>
      </w:r>
    </w:p>
  </w:footnote>
  <w:footnote w:type="continuationSeparator" w:id="0">
    <w:p w14:paraId="53A7A29D" w14:textId="77777777" w:rsidR="00472ADB" w:rsidRDefault="00472A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270&lt;/item&gt;&lt;item&gt;2324&lt;/item&gt;&lt;item&gt;2519&lt;/item&gt;&lt;item&gt;2717&lt;/item&gt;&lt;/record-ids&gt;&lt;/item&gt;&lt;/Libraries&gt;"/>
  </w:docVars>
  <w:rsids>
    <w:rsidRoot w:val="00590D07"/>
    <w:rsid w:val="00011C8B"/>
    <w:rsid w:val="00034030"/>
    <w:rsid w:val="0004037A"/>
    <w:rsid w:val="000A681F"/>
    <w:rsid w:val="000B21A0"/>
    <w:rsid w:val="00111698"/>
    <w:rsid w:val="00176330"/>
    <w:rsid w:val="001E5317"/>
    <w:rsid w:val="002353A1"/>
    <w:rsid w:val="002A6E69"/>
    <w:rsid w:val="002C5399"/>
    <w:rsid w:val="002C607A"/>
    <w:rsid w:val="003D426D"/>
    <w:rsid w:val="00472ADB"/>
    <w:rsid w:val="00474794"/>
    <w:rsid w:val="004E27DE"/>
    <w:rsid w:val="004E29B3"/>
    <w:rsid w:val="00541DAD"/>
    <w:rsid w:val="00565C9B"/>
    <w:rsid w:val="00581895"/>
    <w:rsid w:val="00590D07"/>
    <w:rsid w:val="00614AD1"/>
    <w:rsid w:val="00706B8D"/>
    <w:rsid w:val="007164EC"/>
    <w:rsid w:val="00726F96"/>
    <w:rsid w:val="00784D58"/>
    <w:rsid w:val="007A09C5"/>
    <w:rsid w:val="007A1E1E"/>
    <w:rsid w:val="007C3D11"/>
    <w:rsid w:val="007E14CF"/>
    <w:rsid w:val="007E6D7D"/>
    <w:rsid w:val="007F3793"/>
    <w:rsid w:val="007F5453"/>
    <w:rsid w:val="008401DF"/>
    <w:rsid w:val="0085725A"/>
    <w:rsid w:val="00883235"/>
    <w:rsid w:val="008B52EC"/>
    <w:rsid w:val="008B6C25"/>
    <w:rsid w:val="008C3CEE"/>
    <w:rsid w:val="008D6863"/>
    <w:rsid w:val="00953660"/>
    <w:rsid w:val="00980D89"/>
    <w:rsid w:val="009C7866"/>
    <w:rsid w:val="00A24420"/>
    <w:rsid w:val="00A73DA1"/>
    <w:rsid w:val="00A82603"/>
    <w:rsid w:val="00AC2144"/>
    <w:rsid w:val="00AC74C9"/>
    <w:rsid w:val="00AD28C2"/>
    <w:rsid w:val="00B238B2"/>
    <w:rsid w:val="00B26994"/>
    <w:rsid w:val="00B6791F"/>
    <w:rsid w:val="00B86B75"/>
    <w:rsid w:val="00BC48D5"/>
    <w:rsid w:val="00BD676E"/>
    <w:rsid w:val="00BE0965"/>
    <w:rsid w:val="00BF3721"/>
    <w:rsid w:val="00C0664E"/>
    <w:rsid w:val="00C36279"/>
    <w:rsid w:val="00CD661C"/>
    <w:rsid w:val="00D2286F"/>
    <w:rsid w:val="00D27353"/>
    <w:rsid w:val="00D31201"/>
    <w:rsid w:val="00D4125A"/>
    <w:rsid w:val="00D463D4"/>
    <w:rsid w:val="00D83725"/>
    <w:rsid w:val="00D90BDC"/>
    <w:rsid w:val="00DB0318"/>
    <w:rsid w:val="00DF4715"/>
    <w:rsid w:val="00E01790"/>
    <w:rsid w:val="00E12F90"/>
    <w:rsid w:val="00E315A3"/>
    <w:rsid w:val="00E4091B"/>
    <w:rsid w:val="00E503D1"/>
    <w:rsid w:val="00E75D27"/>
    <w:rsid w:val="00E948CD"/>
    <w:rsid w:val="00ED3434"/>
    <w:rsid w:val="00EE0969"/>
    <w:rsid w:val="00F40CCF"/>
    <w:rsid w:val="00F759CF"/>
    <w:rsid w:val="00F966BA"/>
    <w:rsid w:val="00FB376C"/>
    <w:rsid w:val="00FC369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TotalTime>
  <Pages>7</Pages>
  <Words>3647</Words>
  <Characters>2079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Microsoft Office User</cp:lastModifiedBy>
  <cp:revision>22</cp:revision>
  <dcterms:created xsi:type="dcterms:W3CDTF">2020-04-02T23:47:00Z</dcterms:created>
  <dcterms:modified xsi:type="dcterms:W3CDTF">2020-07-3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